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834BF" w14:textId="4D22CE9E" w:rsidR="003B11F3" w:rsidRDefault="00E37CAE" w:rsidP="00E37CAE">
      <w:pPr>
        <w:pStyle w:val="JudulEng"/>
      </w:pPr>
      <w:r>
        <w:t>Predicting Heart Disease Using XgBoost Algorithm and RandomizedSearch Optimizer</w:t>
      </w:r>
    </w:p>
    <w:p w14:paraId="402B0E06" w14:textId="11DF7A62" w:rsidR="007E180E" w:rsidRPr="00AC003A" w:rsidRDefault="00AC003A" w:rsidP="003B11F3">
      <w:pPr>
        <w:pStyle w:val="JudulBhs"/>
        <w:rPr>
          <w:lang w:val="en-US"/>
        </w:rPr>
      </w:pPr>
      <w:r>
        <w:rPr>
          <w:lang w:val="en-US"/>
        </w:rPr>
        <w:t>Prediksi Penyakit Jantung dengan Menggunakan Algoritma XgBoost dan RandomizedSearch Optimizer</w:t>
      </w:r>
    </w:p>
    <w:p w14:paraId="4856BD45" w14:textId="7F8262D8" w:rsidR="00733283" w:rsidRDefault="00017BAA" w:rsidP="003B11F3">
      <w:pPr>
        <w:pStyle w:val="Penulis"/>
        <w:rPr>
          <w:vertAlign w:val="superscript"/>
        </w:rPr>
      </w:pPr>
      <w:r>
        <w:t>Reo Sahobby</w:t>
      </w:r>
      <w:r w:rsidR="00F5004E">
        <w:rPr>
          <w:vertAlign w:val="superscript"/>
        </w:rPr>
        <w:t>1</w:t>
      </w:r>
      <w:r w:rsidR="00F5004E">
        <w:t xml:space="preserve">, </w:t>
      </w:r>
      <w:r w:rsidR="008A2B33">
        <w:t>Dessyanto Boedi P</w:t>
      </w:r>
      <w:r w:rsidR="00F5004E">
        <w:rPr>
          <w:vertAlign w:val="superscript"/>
        </w:rPr>
        <w:t>2</w:t>
      </w:r>
      <w:r w:rsidR="003B11F3">
        <w:t xml:space="preserve">, </w:t>
      </w:r>
      <w:r w:rsidR="008A2B33">
        <w:t>Mangaras Yanu F</w:t>
      </w:r>
      <w:r w:rsidR="00F5004E">
        <w:rPr>
          <w:vertAlign w:val="superscript"/>
        </w:rPr>
        <w:t>3</w:t>
      </w:r>
    </w:p>
    <w:p w14:paraId="122272F1" w14:textId="32845599" w:rsidR="00B57EFF" w:rsidRDefault="00B57EFF" w:rsidP="003B11F3">
      <w:pPr>
        <w:pStyle w:val="Penulis"/>
      </w:pPr>
    </w:p>
    <w:p w14:paraId="56BB9836" w14:textId="657F22CB" w:rsidR="003B11F3" w:rsidRPr="003357EB" w:rsidRDefault="00733283" w:rsidP="003357EB">
      <w:pPr>
        <w:pStyle w:val="Afiliasi"/>
      </w:pPr>
      <w:r w:rsidRPr="003357EB">
        <w:rPr>
          <w:vertAlign w:val="superscript"/>
        </w:rPr>
        <w:t>1</w:t>
      </w:r>
      <w:r w:rsidR="00F5004E" w:rsidRPr="003357EB">
        <w:rPr>
          <w:vertAlign w:val="superscript"/>
        </w:rPr>
        <w:t>,2</w:t>
      </w:r>
      <w:r w:rsidR="005E37B2">
        <w:rPr>
          <w:vertAlign w:val="superscript"/>
        </w:rPr>
        <w:t>,3</w:t>
      </w:r>
      <w:r w:rsidRPr="003357EB">
        <w:t xml:space="preserve"> Informatika, Universitas Pembangunan Nasional Veteran Yogyakarta</w:t>
      </w:r>
      <w:r w:rsidR="00B57EFF">
        <w:t>, Indonesia</w:t>
      </w:r>
    </w:p>
    <w:p w14:paraId="32B0A971" w14:textId="77777777" w:rsidR="003357EB" w:rsidRPr="003357EB" w:rsidRDefault="003357EB" w:rsidP="003357EB">
      <w:pPr>
        <w:pStyle w:val="Afiliasi"/>
      </w:pPr>
    </w:p>
    <w:p w14:paraId="517A73A0" w14:textId="6383C386" w:rsidR="00F5004E" w:rsidRDefault="00F5004E" w:rsidP="003B11F3">
      <w:pPr>
        <w:pStyle w:val="Penulis"/>
      </w:pPr>
      <w:r w:rsidRPr="00F5004E">
        <w:rPr>
          <w:b w:val="0"/>
          <w:bCs/>
          <w:vertAlign w:val="superscript"/>
        </w:rPr>
        <w:t>1</w:t>
      </w:r>
      <w:r w:rsidR="00CD2C70">
        <w:rPr>
          <w:b w:val="0"/>
          <w:bCs/>
          <w:vertAlign w:val="superscript"/>
        </w:rPr>
        <w:t>*</w:t>
      </w:r>
      <w:r w:rsidR="009A76C0">
        <w:rPr>
          <w:b w:val="0"/>
          <w:bCs/>
        </w:rPr>
        <w:t>123170067</w:t>
      </w:r>
      <w:r w:rsidRPr="00F5004E">
        <w:rPr>
          <w:b w:val="0"/>
          <w:bCs/>
        </w:rPr>
        <w:t>@</w:t>
      </w:r>
      <w:r w:rsidR="009A76C0">
        <w:rPr>
          <w:b w:val="0"/>
          <w:bCs/>
        </w:rPr>
        <w:t>student.</w:t>
      </w:r>
      <w:r w:rsidRPr="00F5004E">
        <w:rPr>
          <w:b w:val="0"/>
          <w:bCs/>
        </w:rPr>
        <w:t>upnyk.ac.id</w:t>
      </w:r>
      <w:r>
        <w:rPr>
          <w:b w:val="0"/>
          <w:bCs/>
        </w:rPr>
        <w:t xml:space="preserve">, </w:t>
      </w:r>
      <w:r w:rsidRPr="00F5004E">
        <w:rPr>
          <w:b w:val="0"/>
          <w:bCs/>
          <w:vertAlign w:val="superscript"/>
        </w:rPr>
        <w:t>2</w:t>
      </w:r>
      <w:r w:rsidR="00722EF4">
        <w:rPr>
          <w:b w:val="0"/>
          <w:bCs/>
        </w:rPr>
        <w:t>dess</w:t>
      </w:r>
      <w:r w:rsidRPr="00F5004E">
        <w:rPr>
          <w:b w:val="0"/>
          <w:bCs/>
        </w:rPr>
        <w:t>@upnyk.ac.id</w:t>
      </w:r>
      <w:r>
        <w:rPr>
          <w:b w:val="0"/>
          <w:bCs/>
        </w:rPr>
        <w:t xml:space="preserve">, </w:t>
      </w:r>
      <w:r>
        <w:rPr>
          <w:b w:val="0"/>
          <w:bCs/>
          <w:vertAlign w:val="superscript"/>
        </w:rPr>
        <w:t>3</w:t>
      </w:r>
      <w:r w:rsidR="00722EF4">
        <w:rPr>
          <w:b w:val="0"/>
          <w:bCs/>
        </w:rPr>
        <w:t>mangaras.yanu</w:t>
      </w:r>
      <w:r>
        <w:rPr>
          <w:b w:val="0"/>
          <w:bCs/>
        </w:rPr>
        <w:t>@upnyk.ac.id</w:t>
      </w:r>
    </w:p>
    <w:p w14:paraId="429B0F40" w14:textId="59750F3A" w:rsidR="009E5478" w:rsidRPr="00B57EFF" w:rsidRDefault="00F5004E" w:rsidP="009E5478">
      <w:pPr>
        <w:pStyle w:val="Abstract"/>
        <w:rPr>
          <w:i w:val="0"/>
          <w:iCs/>
        </w:rPr>
      </w:pPr>
      <w:r w:rsidRPr="00F5004E">
        <w:t xml:space="preserve">*: Penulis korenspondensi </w:t>
      </w:r>
      <w:r w:rsidR="00B57EFF">
        <w:rPr>
          <w:i w:val="0"/>
          <w:iCs/>
        </w:rPr>
        <w:t>(</w:t>
      </w:r>
      <w:r w:rsidRPr="00B57EFF">
        <w:t>corresponding author</w:t>
      </w:r>
      <w:r w:rsidR="00B57EFF">
        <w:rPr>
          <w:i w:val="0"/>
          <w:iCs/>
        </w:rPr>
        <w:t>)</w:t>
      </w:r>
    </w:p>
    <w:p w14:paraId="7E509BE9" w14:textId="77777777" w:rsidR="00F5004E" w:rsidRPr="00F5004E" w:rsidRDefault="00F5004E" w:rsidP="009E5478">
      <w:pPr>
        <w:pStyle w:val="Abstract"/>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954"/>
      </w:tblGrid>
      <w:tr w:rsidR="00836674" w14:paraId="7B529795" w14:textId="77777777" w:rsidTr="00836674">
        <w:tc>
          <w:tcPr>
            <w:tcW w:w="3397" w:type="dxa"/>
          </w:tcPr>
          <w:p w14:paraId="61582A13" w14:textId="0B7574D3" w:rsidR="00836674" w:rsidRPr="00ED76BD" w:rsidRDefault="00B57EFF" w:rsidP="003357EB">
            <w:pPr>
              <w:pStyle w:val="Abstract"/>
              <w:rPr>
                <w:b/>
                <w:bCs/>
              </w:rPr>
            </w:pPr>
            <w:r w:rsidRPr="00ED76BD">
              <w:rPr>
                <w:b/>
                <w:bCs/>
              </w:rPr>
              <w:t>Informasi Artikel</w:t>
            </w:r>
          </w:p>
        </w:tc>
        <w:tc>
          <w:tcPr>
            <w:tcW w:w="5954" w:type="dxa"/>
            <w:tcBorders>
              <w:bottom w:val="single" w:sz="4" w:space="0" w:color="auto"/>
            </w:tcBorders>
          </w:tcPr>
          <w:p w14:paraId="6435558D" w14:textId="53F55A9F" w:rsidR="00836674" w:rsidRPr="003357EB" w:rsidRDefault="00836674" w:rsidP="003357EB">
            <w:pPr>
              <w:pStyle w:val="Abstract"/>
            </w:pPr>
            <w:r w:rsidRPr="00ED76BD">
              <w:rPr>
                <w:b/>
                <w:bCs/>
              </w:rPr>
              <w:t>Abstract</w:t>
            </w:r>
            <w:r w:rsidR="003357EB">
              <w:t xml:space="preserve"> </w:t>
            </w:r>
          </w:p>
        </w:tc>
      </w:tr>
      <w:tr w:rsidR="00836674" w14:paraId="5AB5D41B" w14:textId="77777777" w:rsidTr="00836674">
        <w:tc>
          <w:tcPr>
            <w:tcW w:w="3397" w:type="dxa"/>
          </w:tcPr>
          <w:p w14:paraId="4561C2BD" w14:textId="29C8AF21" w:rsidR="00836674" w:rsidRPr="00B57EFF" w:rsidRDefault="00DD0274" w:rsidP="00227376">
            <w:pPr>
              <w:pStyle w:val="Info"/>
            </w:pPr>
            <w:r>
              <w:t>Received</w:t>
            </w:r>
            <w:r w:rsidR="00B57EFF" w:rsidRPr="00B57EFF">
              <w:t xml:space="preserve">: </w:t>
            </w:r>
            <w:r w:rsidR="00842CDE">
              <w:t>November</w:t>
            </w:r>
            <w:r w:rsidR="00B57EFF" w:rsidRPr="00B57EFF">
              <w:t xml:space="preserve"> 202</w:t>
            </w:r>
            <w:r w:rsidR="00842CDE">
              <w:t>1</w:t>
            </w:r>
          </w:p>
          <w:p w14:paraId="127C4B38" w14:textId="1D34C8FA" w:rsidR="00B57EFF" w:rsidRPr="00B57EFF" w:rsidRDefault="00B57EFF" w:rsidP="00227376">
            <w:pPr>
              <w:pStyle w:val="Info"/>
            </w:pPr>
            <w:r w:rsidRPr="00B57EFF">
              <w:t>Revi</w:t>
            </w:r>
            <w:r w:rsidR="00DD0274">
              <w:t>sed</w:t>
            </w:r>
            <w:r w:rsidRPr="00B57EFF">
              <w:t xml:space="preserve">: </w:t>
            </w:r>
            <w:r w:rsidR="0093187A">
              <w:t>-</w:t>
            </w:r>
          </w:p>
          <w:p w14:paraId="51FC41FC" w14:textId="0EB1A7BF" w:rsidR="00B57EFF" w:rsidRPr="00B57EFF" w:rsidRDefault="00DD0274" w:rsidP="00227376">
            <w:pPr>
              <w:pStyle w:val="Info"/>
            </w:pPr>
            <w:r>
              <w:t>Accepted</w:t>
            </w:r>
            <w:r w:rsidR="00B57EFF" w:rsidRPr="00B57EFF">
              <w:t xml:space="preserve">: </w:t>
            </w:r>
            <w:r w:rsidR="0093187A">
              <w:t>-</w:t>
            </w:r>
          </w:p>
          <w:p w14:paraId="2606D7FD" w14:textId="68A7BBFC" w:rsidR="00B57EFF" w:rsidRDefault="00DD0274" w:rsidP="00227376">
            <w:pPr>
              <w:pStyle w:val="Info"/>
            </w:pPr>
            <w:r>
              <w:t>Published</w:t>
            </w:r>
            <w:r w:rsidR="00B57EFF" w:rsidRPr="00B57EFF">
              <w:t xml:space="preserve">: </w:t>
            </w:r>
            <w:r w:rsidR="0093187A">
              <w:t>-</w:t>
            </w:r>
          </w:p>
          <w:p w14:paraId="2415DA10" w14:textId="05E3AFE8" w:rsidR="00ED76BD" w:rsidRPr="003357EB" w:rsidRDefault="00ED76BD" w:rsidP="00227376">
            <w:pPr>
              <w:pStyle w:val="Info"/>
            </w:pPr>
          </w:p>
        </w:tc>
        <w:tc>
          <w:tcPr>
            <w:tcW w:w="5954" w:type="dxa"/>
            <w:tcBorders>
              <w:top w:val="single" w:sz="4" w:space="0" w:color="auto"/>
            </w:tcBorders>
          </w:tcPr>
          <w:p w14:paraId="538D37FE" w14:textId="203AB1F8" w:rsidR="00836674" w:rsidRPr="003357EB" w:rsidRDefault="00836674" w:rsidP="005E539A">
            <w:pPr>
              <w:pStyle w:val="Abstract"/>
              <w:jc w:val="both"/>
            </w:pPr>
            <w:r w:rsidRPr="003357EB">
              <w:t xml:space="preserve">Purpose: </w:t>
            </w:r>
            <w:r w:rsidR="00420641" w:rsidRPr="00420641">
              <w:t>The purpose of this research is to predict whether there is a possibility of heart disease using the XgBoost algorithm based on tabular data or table data that has 13 parameters such as age, gender, blood pressure, and others. Another goal is to reduce overfitting, because the XgBoost algorithm is known to have the advantage of being able to suppress overfitting but still maintain high accuracy.</w:t>
            </w:r>
          </w:p>
          <w:p w14:paraId="639BA036" w14:textId="6BEEFB16" w:rsidR="00836674" w:rsidRPr="003357EB" w:rsidRDefault="00836674" w:rsidP="004D075F">
            <w:pPr>
              <w:pStyle w:val="Abstract"/>
              <w:jc w:val="both"/>
            </w:pPr>
            <w:r w:rsidRPr="003357EB">
              <w:t>Design/methodology/approach:</w:t>
            </w:r>
            <w:r w:rsidR="004D075F">
              <w:t xml:space="preserve"> </w:t>
            </w:r>
            <w:r w:rsidR="00673B03" w:rsidRPr="00673B03">
              <w:t>The design and method used in this research is to carry out data preprocessing processes such as data cleaning, data splitting, and data transformation according to data types. After doing the preprocessing process, a training process will be carried out for making prediction models. In making the prediction model, to maximize the XgBoost algorithm, the Randomized Search Optimizer is used to get the best hyper parameters so that it can produce a model with the best possible accuracy.</w:t>
            </w:r>
          </w:p>
          <w:p w14:paraId="0B8CF666" w14:textId="0741DB05" w:rsidR="00836674" w:rsidRPr="003357EB" w:rsidRDefault="00836674" w:rsidP="00D16025">
            <w:pPr>
              <w:pStyle w:val="Abstract"/>
              <w:jc w:val="both"/>
            </w:pPr>
            <w:r w:rsidRPr="003357EB">
              <w:t>Findings/result:</w:t>
            </w:r>
            <w:r w:rsidR="00D16025">
              <w:t xml:space="preserve"> </w:t>
            </w:r>
            <w:r w:rsidR="00D16025" w:rsidRPr="00D16025">
              <w:t>Machine learning models created with the XgBoost algorithm get 91% accuracy on training data and 83% on testing data. Tests carried out using other datasets get 78% accuracy, and the general model gets 90% accuracy.</w:t>
            </w:r>
          </w:p>
          <w:p w14:paraId="496947B5" w14:textId="4C6537FC" w:rsidR="00836674" w:rsidRPr="003357EB" w:rsidRDefault="00836674" w:rsidP="00591726">
            <w:pPr>
              <w:pStyle w:val="Abstract"/>
              <w:jc w:val="both"/>
            </w:pPr>
            <w:r w:rsidRPr="003357EB">
              <w:t>Originality/value/state of the art:</w:t>
            </w:r>
            <w:r w:rsidR="00591726">
              <w:t xml:space="preserve"> </w:t>
            </w:r>
            <w:r w:rsidR="00591726" w:rsidRPr="00591726">
              <w:t>This research was conducted using the XgBoost algorithm combined with the RandomizedSearch Optimizer as a hyper parameter tuning for machine learning model making.</w:t>
            </w:r>
          </w:p>
          <w:p w14:paraId="4695EEF5" w14:textId="77777777" w:rsidR="00836674" w:rsidRDefault="00836674" w:rsidP="003357EB">
            <w:pPr>
              <w:pStyle w:val="Abstract"/>
            </w:pPr>
          </w:p>
          <w:p w14:paraId="04D72B56" w14:textId="77777777" w:rsidR="00426790" w:rsidRDefault="00426790" w:rsidP="003357EB">
            <w:pPr>
              <w:pStyle w:val="Abstract"/>
            </w:pPr>
          </w:p>
          <w:p w14:paraId="7C1734A1" w14:textId="77777777" w:rsidR="00426790" w:rsidRDefault="00426790" w:rsidP="003357EB">
            <w:pPr>
              <w:pStyle w:val="Abstract"/>
            </w:pPr>
          </w:p>
          <w:p w14:paraId="655B9428" w14:textId="4DA6339F" w:rsidR="00426790" w:rsidRPr="003357EB" w:rsidRDefault="00426790" w:rsidP="003357EB">
            <w:pPr>
              <w:pStyle w:val="Abstract"/>
            </w:pPr>
          </w:p>
        </w:tc>
      </w:tr>
      <w:tr w:rsidR="00836674" w14:paraId="2C690535" w14:textId="77777777" w:rsidTr="00836674">
        <w:tc>
          <w:tcPr>
            <w:tcW w:w="3397" w:type="dxa"/>
          </w:tcPr>
          <w:p w14:paraId="08CC1D1C" w14:textId="77777777" w:rsidR="00836674" w:rsidRDefault="00836674" w:rsidP="003357EB">
            <w:pPr>
              <w:pStyle w:val="Abstrak"/>
            </w:pPr>
          </w:p>
        </w:tc>
        <w:tc>
          <w:tcPr>
            <w:tcW w:w="5954" w:type="dxa"/>
            <w:tcBorders>
              <w:bottom w:val="single" w:sz="4" w:space="0" w:color="auto"/>
            </w:tcBorders>
          </w:tcPr>
          <w:p w14:paraId="19855DB7" w14:textId="0F675940" w:rsidR="00836674" w:rsidRPr="00836674" w:rsidRDefault="00836674" w:rsidP="003357EB">
            <w:pPr>
              <w:pStyle w:val="Abstrak"/>
            </w:pPr>
            <w:r w:rsidRPr="00ED76BD">
              <w:rPr>
                <w:b/>
                <w:bCs/>
              </w:rPr>
              <w:t>Abstrak</w:t>
            </w:r>
            <w:r w:rsidR="003357EB">
              <w:t xml:space="preserve"> </w:t>
            </w:r>
          </w:p>
        </w:tc>
      </w:tr>
      <w:tr w:rsidR="00836674" w14:paraId="3DB9FBAE" w14:textId="77777777" w:rsidTr="005D08FE">
        <w:trPr>
          <w:trHeight w:val="2591"/>
        </w:trPr>
        <w:tc>
          <w:tcPr>
            <w:tcW w:w="3397" w:type="dxa"/>
            <w:tcBorders>
              <w:bottom w:val="single" w:sz="4" w:space="0" w:color="auto"/>
            </w:tcBorders>
          </w:tcPr>
          <w:p w14:paraId="66EB91C1" w14:textId="049F6DBB" w:rsidR="00B57EFF" w:rsidRPr="00B57EFF" w:rsidRDefault="00B57EFF" w:rsidP="003357EB">
            <w:pPr>
              <w:pStyle w:val="Abstrak"/>
              <w:rPr>
                <w:i/>
                <w:iCs w:val="0"/>
                <w:sz w:val="20"/>
                <w:szCs w:val="28"/>
              </w:rPr>
            </w:pPr>
            <w:r w:rsidRPr="00B57EFF">
              <w:rPr>
                <w:i/>
                <w:iCs w:val="0"/>
                <w:sz w:val="20"/>
                <w:szCs w:val="28"/>
              </w:rPr>
              <w:t>Keywords:</w:t>
            </w:r>
            <w:r w:rsidR="00842CDE">
              <w:rPr>
                <w:i/>
                <w:iCs w:val="0"/>
                <w:sz w:val="20"/>
                <w:szCs w:val="28"/>
              </w:rPr>
              <w:t>machine learning</w:t>
            </w:r>
            <w:r w:rsidRPr="00B57EFF">
              <w:rPr>
                <w:i/>
                <w:iCs w:val="0"/>
                <w:sz w:val="20"/>
                <w:szCs w:val="28"/>
              </w:rPr>
              <w:t xml:space="preserve">; </w:t>
            </w:r>
            <w:r w:rsidR="00842CDE" w:rsidRPr="00842CDE">
              <w:rPr>
                <w:i/>
                <w:iCs w:val="0"/>
                <w:sz w:val="20"/>
                <w:szCs w:val="28"/>
              </w:rPr>
              <w:t>classification</w:t>
            </w:r>
            <w:r w:rsidRPr="00B57EFF">
              <w:rPr>
                <w:i/>
                <w:iCs w:val="0"/>
                <w:sz w:val="20"/>
                <w:szCs w:val="28"/>
              </w:rPr>
              <w:t xml:space="preserve">; </w:t>
            </w:r>
            <w:r w:rsidR="00842CDE">
              <w:rPr>
                <w:i/>
                <w:iCs w:val="0"/>
                <w:sz w:val="20"/>
                <w:szCs w:val="28"/>
              </w:rPr>
              <w:t>heart diseases</w:t>
            </w:r>
          </w:p>
          <w:p w14:paraId="5E825102" w14:textId="15B2637C" w:rsidR="00836674" w:rsidRPr="00B57EFF" w:rsidRDefault="00836674" w:rsidP="003357EB">
            <w:pPr>
              <w:pStyle w:val="Abstrak"/>
              <w:rPr>
                <w:sz w:val="20"/>
                <w:szCs w:val="28"/>
              </w:rPr>
            </w:pPr>
            <w:r w:rsidRPr="00B57EFF">
              <w:rPr>
                <w:sz w:val="20"/>
                <w:szCs w:val="28"/>
              </w:rPr>
              <w:t xml:space="preserve">Kata kunci: </w:t>
            </w:r>
            <w:r w:rsidR="00842CDE">
              <w:rPr>
                <w:sz w:val="20"/>
                <w:szCs w:val="28"/>
              </w:rPr>
              <w:t>pembelajaran mesin</w:t>
            </w:r>
            <w:r w:rsidRPr="00B57EFF">
              <w:rPr>
                <w:sz w:val="20"/>
                <w:szCs w:val="28"/>
              </w:rPr>
              <w:t xml:space="preserve">; </w:t>
            </w:r>
            <w:r w:rsidR="00842CDE">
              <w:rPr>
                <w:sz w:val="20"/>
                <w:szCs w:val="28"/>
              </w:rPr>
              <w:t>klasifikasi</w:t>
            </w:r>
            <w:r w:rsidRPr="00B57EFF">
              <w:rPr>
                <w:sz w:val="20"/>
                <w:szCs w:val="28"/>
              </w:rPr>
              <w:t xml:space="preserve">; </w:t>
            </w:r>
            <w:r w:rsidR="00842CDE">
              <w:rPr>
                <w:sz w:val="20"/>
                <w:szCs w:val="28"/>
              </w:rPr>
              <w:t>penyakit jantung</w:t>
            </w:r>
          </w:p>
        </w:tc>
        <w:tc>
          <w:tcPr>
            <w:tcW w:w="5954" w:type="dxa"/>
            <w:tcBorders>
              <w:top w:val="single" w:sz="4" w:space="0" w:color="auto"/>
              <w:bottom w:val="single" w:sz="4" w:space="0" w:color="auto"/>
            </w:tcBorders>
          </w:tcPr>
          <w:p w14:paraId="05391470" w14:textId="4DCE59ED" w:rsidR="00836674" w:rsidRDefault="00836674" w:rsidP="00FA6A7A">
            <w:pPr>
              <w:pStyle w:val="Abstrak"/>
              <w:jc w:val="both"/>
            </w:pPr>
            <w:r>
              <w:t>Tujuan:</w:t>
            </w:r>
            <w:r w:rsidR="00494B45">
              <w:t xml:space="preserve"> </w:t>
            </w:r>
            <w:r w:rsidR="00494B45" w:rsidRPr="00494B45">
              <w:t xml:space="preserve">Tujuan dari penelitian ini adalah untuk memperdiksi ada tidaknya kemungkinan penyakit jantung menggunakan algoritma XgBoost berdasarkan data </w:t>
            </w:r>
            <w:r w:rsidR="00494B45" w:rsidRPr="00F67A06">
              <w:rPr>
                <w:i/>
                <w:iCs w:val="0"/>
              </w:rPr>
              <w:t>tabular</w:t>
            </w:r>
            <w:r w:rsidR="00494B45" w:rsidRPr="00494B45">
              <w:t xml:space="preserve"> atau data tabel yang memiliki 13 parameter seperti umur, jenis kelamin, tekanan darah, dan lain-lain. Tujuan lainnya adalah untuk mengurangi </w:t>
            </w:r>
            <w:r w:rsidR="00494B45" w:rsidRPr="00CA25E3">
              <w:rPr>
                <w:i/>
                <w:iCs w:val="0"/>
              </w:rPr>
              <w:t>overfitting</w:t>
            </w:r>
            <w:r w:rsidR="00494B45" w:rsidRPr="00494B45">
              <w:t>, karena algoritm</w:t>
            </w:r>
            <w:r w:rsidR="00787712">
              <w:t>a</w:t>
            </w:r>
            <w:r w:rsidR="00494B45" w:rsidRPr="00494B45">
              <w:t xml:space="preserve"> XgBoost dikenal memiliki kelebihan dapat menekan </w:t>
            </w:r>
            <w:r w:rsidR="00494B45" w:rsidRPr="00787712">
              <w:rPr>
                <w:i/>
                <w:iCs w:val="0"/>
              </w:rPr>
              <w:t>overfitting</w:t>
            </w:r>
            <w:r w:rsidR="00494B45" w:rsidRPr="00494B45">
              <w:t xml:space="preserve"> namun tetap mempertahankan akurasi yang tinggi.</w:t>
            </w:r>
          </w:p>
          <w:p w14:paraId="54CD7664" w14:textId="2957FCA7" w:rsidR="00836674" w:rsidRDefault="00836674" w:rsidP="006120EA">
            <w:pPr>
              <w:pStyle w:val="Abstrak"/>
              <w:jc w:val="both"/>
            </w:pPr>
            <w:r>
              <w:t>Perancangan/metode/pendekatan:</w:t>
            </w:r>
            <w:r w:rsidR="00103D72">
              <w:t xml:space="preserve"> </w:t>
            </w:r>
            <w:r w:rsidR="00F84F86" w:rsidRPr="00F84F86">
              <w:t xml:space="preserve">Perancangan dan metode yang digunakan dalam penelitian ini adalah melakukan proses </w:t>
            </w:r>
            <w:r w:rsidR="00F84F86" w:rsidRPr="003D1032">
              <w:rPr>
                <w:i/>
                <w:iCs w:val="0"/>
              </w:rPr>
              <w:t>preprocessing</w:t>
            </w:r>
            <w:r w:rsidR="00F84F86" w:rsidRPr="00F84F86">
              <w:t xml:space="preserve"> data seperti data </w:t>
            </w:r>
            <w:r w:rsidR="00F84F86" w:rsidRPr="006231FD">
              <w:rPr>
                <w:i/>
                <w:iCs w:val="0"/>
              </w:rPr>
              <w:t>cleaning</w:t>
            </w:r>
            <w:r w:rsidR="00F84F86" w:rsidRPr="00F84F86">
              <w:t xml:space="preserve">, data </w:t>
            </w:r>
            <w:r w:rsidR="00F84F86" w:rsidRPr="001D6FF5">
              <w:rPr>
                <w:i/>
                <w:iCs w:val="0"/>
              </w:rPr>
              <w:t>splitting</w:t>
            </w:r>
            <w:r w:rsidR="00F84F86" w:rsidRPr="00F84F86">
              <w:t xml:space="preserve">, dan data </w:t>
            </w:r>
            <w:r w:rsidR="00F84F86" w:rsidRPr="001D6FF5">
              <w:rPr>
                <w:i/>
                <w:iCs w:val="0"/>
              </w:rPr>
              <w:t>transforma</w:t>
            </w:r>
            <w:r w:rsidR="001D6FF5" w:rsidRPr="001D6FF5">
              <w:rPr>
                <w:i/>
                <w:iCs w:val="0"/>
              </w:rPr>
              <w:t>tion</w:t>
            </w:r>
            <w:r w:rsidR="00F84F86" w:rsidRPr="00F84F86">
              <w:t xml:space="preserve"> sesuai dengan tipe data. Setelah melakukan proses </w:t>
            </w:r>
            <w:r w:rsidR="00F84F86" w:rsidRPr="0084741A">
              <w:rPr>
                <w:i/>
                <w:iCs w:val="0"/>
              </w:rPr>
              <w:t>preprocessing</w:t>
            </w:r>
            <w:r w:rsidR="00F84F86" w:rsidRPr="00F84F86">
              <w:t xml:space="preserve">, akan dilakukan proses </w:t>
            </w:r>
            <w:r w:rsidR="00F84F86" w:rsidRPr="00E56094">
              <w:rPr>
                <w:i/>
                <w:iCs w:val="0"/>
              </w:rPr>
              <w:t>training</w:t>
            </w:r>
            <w:r w:rsidR="00F84F86" w:rsidRPr="00F84F86">
              <w:t xml:space="preserve"> untuk pembuatan model prediksi. Dalam pembuatan model prediksi, untuk memaksimalkan algoritma XgBoost maka digunakan Randomized Search Optimizer untuk mendapatkan </w:t>
            </w:r>
            <w:r w:rsidR="00F84F86" w:rsidRPr="004038B4">
              <w:rPr>
                <w:i/>
                <w:iCs w:val="0"/>
              </w:rPr>
              <w:t>hyper parameter</w:t>
            </w:r>
            <w:r w:rsidR="00F84F86" w:rsidRPr="00F84F86">
              <w:t xml:space="preserve"> terbaik sehingga dapat menghasilkan model dengan akurasi sebaik mungkin.</w:t>
            </w:r>
          </w:p>
          <w:p w14:paraId="6FB693DA" w14:textId="06A955AE" w:rsidR="00836674" w:rsidRDefault="00836674" w:rsidP="00335579">
            <w:pPr>
              <w:pStyle w:val="Abstrak"/>
              <w:jc w:val="both"/>
            </w:pPr>
            <w:r>
              <w:t>Hasil:</w:t>
            </w:r>
            <w:r w:rsidR="00335579">
              <w:t xml:space="preserve"> </w:t>
            </w:r>
            <w:r w:rsidR="00335579" w:rsidRPr="00335579">
              <w:t xml:space="preserve">Model </w:t>
            </w:r>
            <w:r w:rsidR="00335579" w:rsidRPr="001A175D">
              <w:rPr>
                <w:i/>
                <w:iCs w:val="0"/>
              </w:rPr>
              <w:t>machine learning</w:t>
            </w:r>
            <w:r w:rsidR="00335579" w:rsidRPr="00335579">
              <w:t xml:space="preserve"> yang dibuat dengan algoritma XgBoost mendapatkan akuasi 91% pada </w:t>
            </w:r>
            <w:r w:rsidR="00335579" w:rsidRPr="000C79B0">
              <w:rPr>
                <w:i/>
                <w:iCs w:val="0"/>
              </w:rPr>
              <w:t>data training</w:t>
            </w:r>
            <w:r w:rsidR="00335579" w:rsidRPr="00335579">
              <w:t xml:space="preserve"> dan 83% pada </w:t>
            </w:r>
            <w:r w:rsidR="00335579" w:rsidRPr="008E6867">
              <w:rPr>
                <w:i/>
                <w:iCs w:val="0"/>
              </w:rPr>
              <w:t>data testing</w:t>
            </w:r>
            <w:r w:rsidR="00335579" w:rsidRPr="00335579">
              <w:t xml:space="preserve">. Pengujian yang dilakukan menggunakan </w:t>
            </w:r>
            <w:r w:rsidR="00335579" w:rsidRPr="00C90951">
              <w:rPr>
                <w:i/>
                <w:iCs w:val="0"/>
              </w:rPr>
              <w:t>dataset</w:t>
            </w:r>
            <w:r w:rsidR="00335579" w:rsidRPr="00335579">
              <w:t xml:space="preserve"> lain mendapatkan akurasi 78%, dan model yang dibuat secara umum mendapatkan akuasi sebesar 90%.</w:t>
            </w:r>
          </w:p>
          <w:p w14:paraId="3BCFE29E" w14:textId="632ACFB8" w:rsidR="00836674" w:rsidRPr="007E180E" w:rsidRDefault="00836674" w:rsidP="00795EE1">
            <w:pPr>
              <w:pStyle w:val="Abstrak"/>
              <w:jc w:val="both"/>
            </w:pPr>
            <w:r>
              <w:t xml:space="preserve">Keaslian/ </w:t>
            </w:r>
            <w:r w:rsidRPr="00981794">
              <w:rPr>
                <w:i/>
                <w:iCs w:val="0"/>
              </w:rPr>
              <w:t>state of the art</w:t>
            </w:r>
            <w:r>
              <w:t>:</w:t>
            </w:r>
            <w:r w:rsidR="00795EE1">
              <w:t xml:space="preserve"> </w:t>
            </w:r>
            <w:r w:rsidR="00795EE1" w:rsidRPr="00795EE1">
              <w:t xml:space="preserve">Penelitian ini dilakukan menggunakan algoritma XgBoost yang dikombinasikan dengan RandomizedSearch Optimizer sebagai tuning </w:t>
            </w:r>
            <w:r w:rsidR="00795EE1" w:rsidRPr="0026379F">
              <w:rPr>
                <w:i/>
                <w:iCs w:val="0"/>
              </w:rPr>
              <w:t>hyper parameter</w:t>
            </w:r>
            <w:r w:rsidR="00795EE1" w:rsidRPr="00795EE1">
              <w:t xml:space="preserve"> untuk pembuatan model </w:t>
            </w:r>
            <w:r w:rsidR="00795EE1" w:rsidRPr="00624FE9">
              <w:rPr>
                <w:i/>
                <w:iCs w:val="0"/>
              </w:rPr>
              <w:t>machine learning</w:t>
            </w:r>
            <w:r w:rsidR="00795EE1" w:rsidRPr="00795EE1">
              <w:t>.</w:t>
            </w:r>
          </w:p>
          <w:p w14:paraId="14CDB7FE" w14:textId="77777777" w:rsidR="00836674" w:rsidRDefault="00836674" w:rsidP="003357EB">
            <w:pPr>
              <w:pStyle w:val="Abstrak"/>
            </w:pPr>
          </w:p>
          <w:p w14:paraId="486AA147" w14:textId="25D9BFF4" w:rsidR="00CD187B" w:rsidRDefault="00CD187B" w:rsidP="00BC0E47">
            <w:pPr>
              <w:pStyle w:val="Abstrak"/>
              <w:spacing w:after="120"/>
            </w:pPr>
          </w:p>
        </w:tc>
      </w:tr>
    </w:tbl>
    <w:p w14:paraId="4A3734A6" w14:textId="63E5E339" w:rsidR="00836674" w:rsidRDefault="00836674" w:rsidP="00780F2F">
      <w:pPr>
        <w:pStyle w:val="Heading1"/>
        <w:rPr>
          <w:lang w:val="en-US"/>
        </w:rPr>
      </w:pPr>
      <w:r>
        <w:rPr>
          <w:lang w:val="en-US"/>
        </w:rPr>
        <w:t>Pendahuluan</w:t>
      </w:r>
    </w:p>
    <w:p w14:paraId="21F4DB15" w14:textId="62E24EB7" w:rsidR="004E3C00" w:rsidRDefault="009C498F" w:rsidP="00836674">
      <w:pPr>
        <w:rPr>
          <w:b/>
          <w:bCs/>
          <w:lang w:val="en-US"/>
        </w:rPr>
      </w:pPr>
      <w:r w:rsidRPr="009C498F">
        <w:rPr>
          <w:lang w:val="en-US"/>
        </w:rPr>
        <w:t xml:space="preserve">Jantung merupakan organ dalam manusia yang memiliki fungsi sangat penting yaitu untuk mengedarkan darah yang berisi oksigen dan nutrisi ke seluruh tubuh dan untuk mengangkut sisa hasil metabolisme tubuh, sehingga tubuh dapat bekerja dengan optimal. Sehingga akan sangat fatal apabila di dalam organ jantung terdapat gangguan seperti penyumbatan pembuluh darah, dan lain-lain. Penyakit jantung adalah penyakit yang menyerang organ jantung, contohnya adalah penyumbatan pembuluh darah pada jantung. Penyakit ini menyerang pembuluh darah arteri karena terjadi proses </w:t>
      </w:r>
      <w:r w:rsidRPr="0007738F">
        <w:rPr>
          <w:i/>
          <w:iCs/>
          <w:lang w:val="en-US"/>
        </w:rPr>
        <w:t>arteosklerosis</w:t>
      </w:r>
      <w:r w:rsidRPr="009C498F">
        <w:rPr>
          <w:lang w:val="en-US"/>
        </w:rPr>
        <w:t xml:space="preserve"> pada dinding </w:t>
      </w:r>
      <w:r w:rsidRPr="00604BC6">
        <w:rPr>
          <w:i/>
          <w:iCs/>
          <w:lang w:val="en-US"/>
        </w:rPr>
        <w:t>arteri</w:t>
      </w:r>
      <w:r w:rsidRPr="009C498F">
        <w:rPr>
          <w:lang w:val="en-US"/>
        </w:rPr>
        <w:t xml:space="preserve"> yang menyebabkan penyempitan</w:t>
      </w:r>
      <w:r w:rsidR="00E07A95">
        <w:rPr>
          <w:lang w:val="en-US"/>
        </w:rPr>
        <w:t xml:space="preserve"> </w:t>
      </w:r>
      <w:r w:rsidR="00E07A95">
        <w:rPr>
          <w:lang w:val="en-US"/>
        </w:rPr>
        <w:fldChar w:fldCharType="begin" w:fldLock="1"/>
      </w:r>
      <w:r w:rsidR="007675B6">
        <w:rPr>
          <w:lang w:val="en-US"/>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1f8d83eb-a787-4da7-b409-3b58c028015c"]}],"mendeley":{"formattedCitation":"[1]","plainTextFormattedCitation":"[1]","previouslyFormattedCitation":"[1]"},"properties":{"noteIndex":0},"schema":"https://github.com/citation-style-language/schema/raw/master/csl-citation.json"}</w:instrText>
      </w:r>
      <w:r w:rsidR="00E07A95">
        <w:rPr>
          <w:lang w:val="en-US"/>
        </w:rPr>
        <w:fldChar w:fldCharType="separate"/>
      </w:r>
      <w:r w:rsidR="00E07A95" w:rsidRPr="00E07A95">
        <w:rPr>
          <w:lang w:val="en-US"/>
        </w:rPr>
        <w:t>[1]</w:t>
      </w:r>
      <w:r w:rsidR="00E07A95">
        <w:rPr>
          <w:lang w:val="en-US"/>
        </w:rPr>
        <w:fldChar w:fldCharType="end"/>
      </w:r>
      <w:r w:rsidR="000C6E6D">
        <w:rPr>
          <w:b/>
          <w:bCs/>
          <w:lang w:val="en-US"/>
        </w:rPr>
        <w:t>.</w:t>
      </w:r>
    </w:p>
    <w:p w14:paraId="0040F03B" w14:textId="18CA7E68" w:rsidR="008B263C" w:rsidRDefault="008B263C" w:rsidP="00836674">
      <w:pPr>
        <w:rPr>
          <w:lang w:val="en-US"/>
        </w:rPr>
      </w:pPr>
      <w:r w:rsidRPr="008B263C">
        <w:rPr>
          <w:lang w:val="en-US"/>
        </w:rPr>
        <w:lastRenderedPageBreak/>
        <w:t xml:space="preserve">Penyakit jantung dapat disebabkan oleh beberapa faktor seperti peningkatan kadar kolesterol karena dapat menyebabkan penumpukan lemak pada dinding arteri dan dapat menyebabkan </w:t>
      </w:r>
      <w:r w:rsidRPr="003E3151">
        <w:rPr>
          <w:i/>
          <w:iCs/>
          <w:lang w:val="en-US"/>
        </w:rPr>
        <w:t>arteriosklerotik</w:t>
      </w:r>
      <w:r w:rsidRPr="008B263C">
        <w:rPr>
          <w:lang w:val="en-US"/>
        </w:rPr>
        <w:t xml:space="preserve">. Selain itu dapat juga disebabkan oleh peningkatan tekanan darah atau </w:t>
      </w:r>
      <w:r w:rsidRPr="00D85E98">
        <w:rPr>
          <w:i/>
          <w:iCs/>
          <w:lang w:val="en-US"/>
        </w:rPr>
        <w:t>hipertensi</w:t>
      </w:r>
      <w:r w:rsidRPr="008B263C">
        <w:rPr>
          <w:lang w:val="en-US"/>
        </w:rPr>
        <w:t xml:space="preserve">, karena saat tekanan darah meningkat maka dapat membebani kerja jantung dan juga menyebabkan </w:t>
      </w:r>
      <w:r w:rsidRPr="002D34A4">
        <w:rPr>
          <w:i/>
          <w:iCs/>
          <w:lang w:val="en-US"/>
        </w:rPr>
        <w:t>arteriosklerotik</w:t>
      </w:r>
      <w:r w:rsidRPr="008B263C">
        <w:rPr>
          <w:lang w:val="en-US"/>
        </w:rPr>
        <w:t xml:space="preserve"> karena saat tekanan darah meningkat akan menyebabkan gaya renggang yang dapat merobek lapisan </w:t>
      </w:r>
      <w:r w:rsidRPr="006C002A">
        <w:rPr>
          <w:i/>
          <w:iCs/>
          <w:lang w:val="en-US"/>
        </w:rPr>
        <w:t>endotel arteri</w:t>
      </w:r>
      <w:r w:rsidRPr="008B263C">
        <w:rPr>
          <w:lang w:val="en-US"/>
        </w:rPr>
        <w:t xml:space="preserve"> dan </w:t>
      </w:r>
      <w:r w:rsidRPr="006C002A">
        <w:rPr>
          <w:i/>
          <w:iCs/>
          <w:lang w:val="en-US"/>
        </w:rPr>
        <w:t>arteriol</w:t>
      </w:r>
      <w:r w:rsidRPr="008B263C">
        <w:rPr>
          <w:lang w:val="en-US"/>
        </w:rPr>
        <w:t>. Kemudian penyakit jantung juga dapat disebabkan oleh kebiasaan merokok, orang dengan kebiasaan merokok mempunyai risiko 2,3 kali lebih besar untuk terkena penyakit jantung pada usia kurang dari 45 tahun.</w:t>
      </w:r>
    </w:p>
    <w:p w14:paraId="2B601E18" w14:textId="18639AD6" w:rsidR="000C1AC4" w:rsidRDefault="00D35BA4" w:rsidP="00836674">
      <w:pPr>
        <w:rPr>
          <w:lang w:val="en-US"/>
        </w:rPr>
      </w:pPr>
      <w:r w:rsidRPr="00D35BA4">
        <w:rPr>
          <w:lang w:val="en-US"/>
        </w:rPr>
        <w:t xml:space="preserve">Gejala klinis penyakit jantung antara lain adalah sering merasakan sesak napas yang ditandai dengan napas yang berat dan pendek sewaktu melakukan aktivitas berat, semakin lama rasa sesak napas akan semakin bertambah. Gejala lainnya adalah </w:t>
      </w:r>
      <w:r w:rsidRPr="00F445B8">
        <w:rPr>
          <w:i/>
          <w:iCs/>
          <w:lang w:val="en-US"/>
        </w:rPr>
        <w:t>klaudiokasi intermiten</w:t>
      </w:r>
      <w:r w:rsidRPr="00D35BA4">
        <w:rPr>
          <w:lang w:val="en-US"/>
        </w:rPr>
        <w:t>, yaitu rasa nyeri pada daerah ekstrimitas bawah dan terjadi selama atau setelah melakukan olah raga. Gejala lainnya adalah mengalami perubahan warna kulit, dan kadar kolesterol yang meningkat biasanya di atas 180mg/dl untuk usia kurang dari 30 tahun, dan di atas 200mg/dl untuk yang berusia lebih dari 30 tahun.</w:t>
      </w:r>
    </w:p>
    <w:p w14:paraId="4037D45E" w14:textId="522F99F4" w:rsidR="000E7D62" w:rsidRDefault="000E7D62" w:rsidP="00836674">
      <w:pPr>
        <w:rPr>
          <w:lang w:val="en-US"/>
        </w:rPr>
      </w:pPr>
      <w:r w:rsidRPr="000E7D62">
        <w:rPr>
          <w:lang w:val="en-US"/>
        </w:rPr>
        <w:t xml:space="preserve">Melihat dari tingkat bahaya penyakit jantung, maka penelitian yang membahas tentang penyakit jantung sudah banyak dilalukan menggunakan beberapa algoritma, namun dari beberapa penelitian yang ada dirasa masih memiliki kekurangan yaitu </w:t>
      </w:r>
      <w:r w:rsidRPr="007F123D">
        <w:rPr>
          <w:i/>
          <w:iCs/>
          <w:lang w:val="en-US"/>
        </w:rPr>
        <w:t>overfitting</w:t>
      </w:r>
      <w:r w:rsidRPr="000E7D62">
        <w:rPr>
          <w:lang w:val="en-US"/>
        </w:rPr>
        <w:t xml:space="preserve"> yang ada pada model yang dibuat. </w:t>
      </w:r>
      <w:r w:rsidRPr="00F05EE6">
        <w:rPr>
          <w:i/>
          <w:iCs/>
          <w:lang w:val="en-US"/>
        </w:rPr>
        <w:t>Overfitting</w:t>
      </w:r>
      <w:r w:rsidRPr="000E7D62">
        <w:rPr>
          <w:lang w:val="en-US"/>
        </w:rPr>
        <w:t xml:space="preserve"> adalah kondisi dimana model </w:t>
      </w:r>
      <w:r w:rsidRPr="00E43812">
        <w:rPr>
          <w:i/>
          <w:iCs/>
          <w:lang w:val="en-US"/>
        </w:rPr>
        <w:t>machine learning</w:t>
      </w:r>
      <w:r w:rsidRPr="000E7D62">
        <w:rPr>
          <w:lang w:val="en-US"/>
        </w:rPr>
        <w:t xml:space="preserve"> yang dibuat memiliki hasil akurasi pada </w:t>
      </w:r>
      <w:r w:rsidRPr="00F82C59">
        <w:rPr>
          <w:i/>
          <w:iCs/>
          <w:lang w:val="en-US"/>
        </w:rPr>
        <w:t>data training</w:t>
      </w:r>
      <w:r w:rsidRPr="000E7D62">
        <w:rPr>
          <w:lang w:val="en-US"/>
        </w:rPr>
        <w:t xml:space="preserve"> yang sangat bagus, namun pada saat dilakukan pengujian menggunakan </w:t>
      </w:r>
      <w:r w:rsidRPr="00BA0585">
        <w:rPr>
          <w:i/>
          <w:iCs/>
          <w:lang w:val="en-US"/>
        </w:rPr>
        <w:t>data testing</w:t>
      </w:r>
      <w:r w:rsidRPr="000E7D62">
        <w:rPr>
          <w:lang w:val="en-US"/>
        </w:rPr>
        <w:t xml:space="preserve"> didapatkan hasil akurasi model yang buruk</w:t>
      </w:r>
      <w:r w:rsidR="007675B6">
        <w:rPr>
          <w:lang w:val="en-US"/>
        </w:rPr>
        <w:t xml:space="preserve"> </w:t>
      </w:r>
      <w:r w:rsidR="007675B6">
        <w:rPr>
          <w:lang w:val="en-US"/>
        </w:rPr>
        <w:fldChar w:fldCharType="begin" w:fldLock="1"/>
      </w:r>
      <w:r w:rsidR="00F14330">
        <w:rPr>
          <w:lang w:val="en-US"/>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2]","plainTextFormattedCitation":"[2]","previouslyFormattedCitation":"[2]"},"properties":{"noteIndex":0},"schema":"https://github.com/citation-style-language/schema/raw/master/csl-citation.json"}</w:instrText>
      </w:r>
      <w:r w:rsidR="007675B6">
        <w:rPr>
          <w:lang w:val="en-US"/>
        </w:rPr>
        <w:fldChar w:fldCharType="separate"/>
      </w:r>
      <w:r w:rsidR="007675B6" w:rsidRPr="007675B6">
        <w:rPr>
          <w:lang w:val="en-US"/>
        </w:rPr>
        <w:t>[2]</w:t>
      </w:r>
      <w:r w:rsidR="007675B6">
        <w:rPr>
          <w:lang w:val="en-US"/>
        </w:rPr>
        <w:fldChar w:fldCharType="end"/>
      </w:r>
      <w:r w:rsidRPr="000E7D62">
        <w:rPr>
          <w:lang w:val="en-US"/>
        </w:rPr>
        <w:t>.</w:t>
      </w:r>
    </w:p>
    <w:p w14:paraId="4AB4B790" w14:textId="3F80384E" w:rsidR="00E37012" w:rsidRDefault="000D119A" w:rsidP="00836674">
      <w:pPr>
        <w:rPr>
          <w:lang w:val="en-US"/>
        </w:rPr>
      </w:pPr>
      <w:r w:rsidRPr="000D119A">
        <w:rPr>
          <w:lang w:val="en-US"/>
        </w:rPr>
        <w:t>Beberapa penelitian yang sudah dilakukan</w:t>
      </w:r>
      <w:r w:rsidR="00B45F84">
        <w:rPr>
          <w:lang w:val="en-US"/>
        </w:rPr>
        <w:t xml:space="preserve"> diantaranya</w:t>
      </w:r>
      <w:r w:rsidRPr="000D119A">
        <w:rPr>
          <w:lang w:val="en-US"/>
        </w:rPr>
        <w:t xml:space="preserve"> adalah penelitian dari </w:t>
      </w:r>
      <w:r w:rsidR="001035CA">
        <w:rPr>
          <w:lang w:val="en-US"/>
        </w:rPr>
        <w:t>Erwin Praseyo dan Budi Prasetro</w:t>
      </w:r>
      <w:r w:rsidRPr="000D119A">
        <w:rPr>
          <w:lang w:val="en-US"/>
        </w:rPr>
        <w:t xml:space="preserve">, </w:t>
      </w:r>
      <w:r w:rsidR="00957502" w:rsidRPr="00957502">
        <w:rPr>
          <w:lang w:val="en-US"/>
        </w:rPr>
        <w:t xml:space="preserve">penelitian tersebut dilakukan untuk memprediksi penyakit jantung sekaligus untuk meningkatkan akurasi algoritma C4.5 apabila dikombinasikan dengan teknik </w:t>
      </w:r>
      <w:r w:rsidR="00957502" w:rsidRPr="003D3ABF">
        <w:rPr>
          <w:i/>
          <w:iCs/>
          <w:lang w:val="en-US"/>
        </w:rPr>
        <w:t>bagging</w:t>
      </w:r>
      <w:r w:rsidR="00957502" w:rsidRPr="00957502">
        <w:rPr>
          <w:lang w:val="en-US"/>
        </w:rPr>
        <w:t xml:space="preserve">. Data yang digunakan dalam penelitian tersebut adalah data </w:t>
      </w:r>
      <w:r w:rsidR="00957502" w:rsidRPr="00D61D76">
        <w:rPr>
          <w:i/>
          <w:iCs/>
          <w:lang w:val="en-US"/>
        </w:rPr>
        <w:t>cleveland dataset</w:t>
      </w:r>
      <w:r w:rsidR="00957502" w:rsidRPr="00957502">
        <w:rPr>
          <w:lang w:val="en-US"/>
        </w:rPr>
        <w:t xml:space="preserve"> yang terdiri dari 303 data dan memiliki 13 parameter. Untuk melakukan validasi performa algoritma dilakukan menggunakan </w:t>
      </w:r>
      <w:r w:rsidR="00957502" w:rsidRPr="008260BB">
        <w:rPr>
          <w:i/>
          <w:iCs/>
          <w:lang w:val="en-US"/>
        </w:rPr>
        <w:t>k-fold cross validation</w:t>
      </w:r>
      <w:r w:rsidR="00957502" w:rsidRPr="00957502">
        <w:rPr>
          <w:lang w:val="en-US"/>
        </w:rPr>
        <w:t xml:space="preserve"> dengan k=10 dan, untuk mengukur akurasi algoritma dalam penelitian tersebut dilakukan menggunakan </w:t>
      </w:r>
      <w:r w:rsidR="00957502" w:rsidRPr="00577EA0">
        <w:rPr>
          <w:i/>
          <w:iCs/>
          <w:lang w:val="en-US"/>
        </w:rPr>
        <w:t>confusion matrix</w:t>
      </w:r>
      <w:r w:rsidR="00957502" w:rsidRPr="00957502">
        <w:rPr>
          <w:lang w:val="en-US"/>
        </w:rPr>
        <w:t xml:space="preserve">. Hasil dari penelitian tersebut adalah model yang dibuat menggunakan algoritma C4.5 mendapatkan akurasi sebesar 72,98% sedangkan model yang dikombinasikan dengan teknik </w:t>
      </w:r>
      <w:r w:rsidR="00957502" w:rsidRPr="007C0ADB">
        <w:rPr>
          <w:i/>
          <w:iCs/>
          <w:lang w:val="en-US"/>
        </w:rPr>
        <w:t>bagging</w:t>
      </w:r>
      <w:r w:rsidR="00957502" w:rsidRPr="00957502">
        <w:rPr>
          <w:lang w:val="en-US"/>
        </w:rPr>
        <w:t xml:space="preserve"> mendapatkan akurasi sebesar 81,84%. Dapat dikatakan bahwa teknik </w:t>
      </w:r>
      <w:r w:rsidR="00957502" w:rsidRPr="00387B32">
        <w:rPr>
          <w:i/>
          <w:iCs/>
          <w:lang w:val="en-US"/>
        </w:rPr>
        <w:t>bagging</w:t>
      </w:r>
      <w:r w:rsidR="00957502" w:rsidRPr="00957502">
        <w:rPr>
          <w:lang w:val="en-US"/>
        </w:rPr>
        <w:t xml:space="preserve"> yang dikombinasikan dengan algoritma C4.5 dapat meningkatkan akurasi sebesar 8,86%</w:t>
      </w:r>
      <w:r w:rsidR="00F14330">
        <w:rPr>
          <w:lang w:val="en-US"/>
        </w:rPr>
        <w:t xml:space="preserve"> </w:t>
      </w:r>
      <w:r w:rsidR="00F14330">
        <w:rPr>
          <w:lang w:val="en-US"/>
        </w:rPr>
        <w:fldChar w:fldCharType="begin" w:fldLock="1"/>
      </w:r>
      <w:r w:rsidR="005D4B13">
        <w:rPr>
          <w:lang w:val="en-US"/>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c20d6859-53d6-4d4e-b8f5-ae334334a0ed"]}],"mendeley":{"formattedCitation":"[3]","plainTextFormattedCitation":"[3]","previouslyFormattedCitation":"[3]"},"properties":{"noteIndex":0},"schema":"https://github.com/citation-style-language/schema/raw/master/csl-citation.json"}</w:instrText>
      </w:r>
      <w:r w:rsidR="00F14330">
        <w:rPr>
          <w:lang w:val="en-US"/>
        </w:rPr>
        <w:fldChar w:fldCharType="separate"/>
      </w:r>
      <w:r w:rsidR="00F14330" w:rsidRPr="00F14330">
        <w:rPr>
          <w:lang w:val="en-US"/>
        </w:rPr>
        <w:t>[3]</w:t>
      </w:r>
      <w:r w:rsidR="00F14330">
        <w:rPr>
          <w:lang w:val="en-US"/>
        </w:rPr>
        <w:fldChar w:fldCharType="end"/>
      </w:r>
      <w:r w:rsidRPr="000D119A">
        <w:rPr>
          <w:lang w:val="en-US"/>
        </w:rPr>
        <w:t xml:space="preserve">. Kemudian penelitian yang dilakukan oleh </w:t>
      </w:r>
      <w:r w:rsidR="00AE67D7">
        <w:rPr>
          <w:lang w:val="en-US"/>
        </w:rPr>
        <w:t>Putra dan Rini</w:t>
      </w:r>
      <w:r w:rsidR="006E3E0A">
        <w:rPr>
          <w:lang w:val="en-US"/>
        </w:rPr>
        <w:t>,</w:t>
      </w:r>
      <w:r w:rsidRPr="000D119A">
        <w:rPr>
          <w:lang w:val="en-US"/>
        </w:rPr>
        <w:t xml:space="preserve"> </w:t>
      </w:r>
      <w:r w:rsidR="004A4EBD" w:rsidRPr="004A4EBD">
        <w:rPr>
          <w:lang w:val="en-US"/>
        </w:rPr>
        <w:t xml:space="preserve">penelitian ini dilakukan untuk mengetahui perbandingkan akurasi model yang dibuat dengan beberapa algoritma seperti </w:t>
      </w:r>
      <w:r w:rsidR="004A4EBD" w:rsidRPr="008A1AA4">
        <w:rPr>
          <w:i/>
          <w:iCs/>
          <w:lang w:val="en-US"/>
        </w:rPr>
        <w:t>Naive Bayes</w:t>
      </w:r>
      <w:r w:rsidR="004A4EBD" w:rsidRPr="004A4EBD">
        <w:rPr>
          <w:lang w:val="en-US"/>
        </w:rPr>
        <w:t xml:space="preserve">, SVM, C4.5, </w:t>
      </w:r>
      <w:r w:rsidR="004A4EBD" w:rsidRPr="006C5280">
        <w:rPr>
          <w:i/>
          <w:iCs/>
          <w:lang w:val="en-US"/>
        </w:rPr>
        <w:t>Logistic Regression</w:t>
      </w:r>
      <w:r w:rsidR="004A4EBD" w:rsidRPr="004A4EBD">
        <w:rPr>
          <w:lang w:val="en-US"/>
        </w:rPr>
        <w:t xml:space="preserve">, dan </w:t>
      </w:r>
      <w:r w:rsidR="004A4EBD" w:rsidRPr="00A86739">
        <w:rPr>
          <w:i/>
          <w:iCs/>
          <w:lang w:val="en-US"/>
        </w:rPr>
        <w:t>Back Propagation</w:t>
      </w:r>
      <w:r w:rsidR="004A4EBD" w:rsidRPr="004A4EBD">
        <w:rPr>
          <w:lang w:val="en-US"/>
        </w:rPr>
        <w:t xml:space="preserve">. </w:t>
      </w:r>
      <w:r w:rsidR="004A4EBD" w:rsidRPr="00212587">
        <w:rPr>
          <w:i/>
          <w:iCs/>
          <w:lang w:val="en-US"/>
        </w:rPr>
        <w:t>Dataset</w:t>
      </w:r>
      <w:r w:rsidR="004A4EBD" w:rsidRPr="004A4EBD">
        <w:rPr>
          <w:lang w:val="en-US"/>
        </w:rPr>
        <w:t xml:space="preserve"> yang dilakukan dalam penelitian tersebut adalah </w:t>
      </w:r>
      <w:r w:rsidR="004A4EBD" w:rsidRPr="00F11BEE">
        <w:rPr>
          <w:i/>
          <w:iCs/>
          <w:lang w:val="en-US"/>
        </w:rPr>
        <w:t>statelog heart diseases</w:t>
      </w:r>
      <w:r w:rsidR="004A4EBD" w:rsidRPr="004A4EBD">
        <w:rPr>
          <w:lang w:val="en-US"/>
        </w:rPr>
        <w:t xml:space="preserve"> yang berjumlah 270 data dan 13 parameter. Proses </w:t>
      </w:r>
      <w:r w:rsidR="004A4EBD" w:rsidRPr="00974F8A">
        <w:rPr>
          <w:i/>
          <w:iCs/>
          <w:lang w:val="en-US"/>
        </w:rPr>
        <w:t>training</w:t>
      </w:r>
      <w:r w:rsidR="004A4EBD" w:rsidRPr="004A4EBD">
        <w:rPr>
          <w:lang w:val="en-US"/>
        </w:rPr>
        <w:t xml:space="preserve"> yang dilakukan sekaligus validasi yang dilakukan dengan </w:t>
      </w:r>
      <w:r w:rsidR="004A4EBD" w:rsidRPr="001D11CD">
        <w:rPr>
          <w:i/>
          <w:iCs/>
          <w:lang w:val="en-US"/>
        </w:rPr>
        <w:t>cross validation</w:t>
      </w:r>
      <w:r w:rsidR="004A4EBD" w:rsidRPr="004A4EBD">
        <w:rPr>
          <w:lang w:val="en-US"/>
        </w:rPr>
        <w:t xml:space="preserve">. Hasil dari penelitian tersebut adalah model yang dibuat dengan algoritma </w:t>
      </w:r>
      <w:r w:rsidR="004A4EBD" w:rsidRPr="003A2EDF">
        <w:rPr>
          <w:i/>
          <w:iCs/>
          <w:lang w:val="en-US"/>
        </w:rPr>
        <w:t>Naive Bayes</w:t>
      </w:r>
      <w:r w:rsidR="004A4EBD" w:rsidRPr="004A4EBD">
        <w:rPr>
          <w:lang w:val="en-US"/>
        </w:rPr>
        <w:t xml:space="preserve"> mendapat akurasi paling tinggi sebesar 84,07%. Untuk pengukuran presisi paling tinggi adalah algoritma </w:t>
      </w:r>
      <w:r w:rsidR="004A4EBD" w:rsidRPr="00AF18F6">
        <w:rPr>
          <w:i/>
          <w:iCs/>
          <w:lang w:val="en-US"/>
        </w:rPr>
        <w:t>Naive Bayes</w:t>
      </w:r>
      <w:r w:rsidR="004A4EBD" w:rsidRPr="004A4EBD">
        <w:rPr>
          <w:lang w:val="en-US"/>
        </w:rPr>
        <w:t xml:space="preserve"> dengan 86,16% sedangkan </w:t>
      </w:r>
      <w:r w:rsidR="004A4EBD" w:rsidRPr="00297A59">
        <w:rPr>
          <w:i/>
          <w:iCs/>
          <w:lang w:val="en-US"/>
        </w:rPr>
        <w:t>recall</w:t>
      </w:r>
      <w:r w:rsidR="004A4EBD" w:rsidRPr="004A4EBD">
        <w:rPr>
          <w:lang w:val="en-US"/>
        </w:rPr>
        <w:t xml:space="preserve"> paling tinggi adalah algoritma SVM dengan </w:t>
      </w:r>
      <w:r w:rsidR="004A4EBD" w:rsidRPr="007B6FDF">
        <w:rPr>
          <w:i/>
          <w:iCs/>
          <w:lang w:val="en-US"/>
        </w:rPr>
        <w:t>recall</w:t>
      </w:r>
      <w:r w:rsidR="004A4EBD" w:rsidRPr="004A4EBD">
        <w:rPr>
          <w:lang w:val="en-US"/>
        </w:rPr>
        <w:t xml:space="preserve"> mencapai 94,67%</w:t>
      </w:r>
      <w:r w:rsidR="005D4B13">
        <w:rPr>
          <w:lang w:val="en-US"/>
        </w:rPr>
        <w:t xml:space="preserve"> </w:t>
      </w:r>
      <w:r w:rsidR="005D4B13">
        <w:rPr>
          <w:lang w:val="en-US"/>
        </w:rPr>
        <w:fldChar w:fldCharType="begin" w:fldLock="1"/>
      </w:r>
      <w:r w:rsidR="0006329F">
        <w:rPr>
          <w:lang w:val="en-US"/>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4]","plainTextFormattedCitation":"[4]","previouslyFormattedCitation":"[4]"},"properties":{"noteIndex":0},"schema":"https://github.com/citation-style-language/schema/raw/master/csl-citation.json"}</w:instrText>
      </w:r>
      <w:r w:rsidR="005D4B13">
        <w:rPr>
          <w:lang w:val="en-US"/>
        </w:rPr>
        <w:fldChar w:fldCharType="separate"/>
      </w:r>
      <w:r w:rsidR="005D4B13" w:rsidRPr="005D4B13">
        <w:rPr>
          <w:lang w:val="en-US"/>
        </w:rPr>
        <w:t>[4]</w:t>
      </w:r>
      <w:r w:rsidR="005D4B13">
        <w:rPr>
          <w:lang w:val="en-US"/>
        </w:rPr>
        <w:fldChar w:fldCharType="end"/>
      </w:r>
      <w:r w:rsidRPr="000D119A">
        <w:rPr>
          <w:lang w:val="en-US"/>
        </w:rPr>
        <w:t xml:space="preserve">. Kemudian penelitian yang dilakukan oleh </w:t>
      </w:r>
      <w:r w:rsidR="00CD04BB">
        <w:rPr>
          <w:lang w:val="en-US"/>
        </w:rPr>
        <w:t>Wibisono dan Ahmad Fahrurozi</w:t>
      </w:r>
      <w:r w:rsidRPr="000D119A">
        <w:rPr>
          <w:lang w:val="en-US"/>
        </w:rPr>
        <w:t xml:space="preserve">, </w:t>
      </w:r>
      <w:r w:rsidR="00D0703C" w:rsidRPr="00D0703C">
        <w:rPr>
          <w:lang w:val="en-US"/>
        </w:rPr>
        <w:t xml:space="preserve">penelitian tersebut dilakukan untuk membandingkan beberapa algoritma dalam melakukan klasifikasi penyakit jantung. Algoritma yang dilakukan dalam penelitian tersebut diantaranya adalah </w:t>
      </w:r>
      <w:r w:rsidR="00D0703C" w:rsidRPr="005C5E90">
        <w:rPr>
          <w:i/>
          <w:iCs/>
          <w:lang w:val="en-US"/>
        </w:rPr>
        <w:t>Naive Bayes</w:t>
      </w:r>
      <w:r w:rsidR="00D0703C" w:rsidRPr="00D0703C">
        <w:rPr>
          <w:lang w:val="en-US"/>
        </w:rPr>
        <w:t xml:space="preserve">, KNN, </w:t>
      </w:r>
      <w:r w:rsidR="00D0703C" w:rsidRPr="005C5E90">
        <w:rPr>
          <w:i/>
          <w:iCs/>
          <w:lang w:val="en-US"/>
        </w:rPr>
        <w:t>Decison Tree</w:t>
      </w:r>
      <w:r w:rsidR="00D0703C" w:rsidRPr="00D0703C">
        <w:rPr>
          <w:lang w:val="en-US"/>
        </w:rPr>
        <w:t xml:space="preserve">, </w:t>
      </w:r>
      <w:r w:rsidR="00D0703C" w:rsidRPr="005C5E90">
        <w:rPr>
          <w:i/>
          <w:iCs/>
          <w:lang w:val="en-US"/>
        </w:rPr>
        <w:t>Random Forest</w:t>
      </w:r>
      <w:r w:rsidR="00D0703C" w:rsidRPr="00D0703C">
        <w:rPr>
          <w:lang w:val="en-US"/>
        </w:rPr>
        <w:t xml:space="preserve">, dan SVM. Data yang digunakan dalam penelitian tersebut </w:t>
      </w:r>
      <w:r w:rsidR="00D0703C" w:rsidRPr="00D0703C">
        <w:rPr>
          <w:lang w:val="en-US"/>
        </w:rPr>
        <w:lastRenderedPageBreak/>
        <w:t xml:space="preserve">adalah </w:t>
      </w:r>
      <w:r w:rsidR="00D0703C" w:rsidRPr="005C5E90">
        <w:rPr>
          <w:i/>
          <w:iCs/>
          <w:lang w:val="en-US"/>
        </w:rPr>
        <w:t>cleveland heart disesase</w:t>
      </w:r>
      <w:r w:rsidR="00D0703C" w:rsidRPr="00D0703C">
        <w:rPr>
          <w:lang w:val="en-US"/>
        </w:rPr>
        <w:t xml:space="preserve"> yang berjumlah 303 data dengan 13 parameter, dalam penelitian tersebut dilakukan </w:t>
      </w:r>
      <w:r w:rsidR="00D0703C" w:rsidRPr="005C5E90">
        <w:rPr>
          <w:i/>
          <w:iCs/>
          <w:lang w:val="en-US"/>
        </w:rPr>
        <w:t>dataset splitting</w:t>
      </w:r>
      <w:r w:rsidR="00D0703C" w:rsidRPr="00D0703C">
        <w:rPr>
          <w:lang w:val="en-US"/>
        </w:rPr>
        <w:t xml:space="preserve"> dengan perbaingkan 80% sebagai </w:t>
      </w:r>
      <w:r w:rsidR="00D0703C" w:rsidRPr="005C5E90">
        <w:rPr>
          <w:i/>
          <w:iCs/>
          <w:lang w:val="en-US"/>
        </w:rPr>
        <w:t>data training</w:t>
      </w:r>
      <w:r w:rsidR="00D0703C" w:rsidRPr="00D0703C">
        <w:rPr>
          <w:lang w:val="en-US"/>
        </w:rPr>
        <w:t xml:space="preserve"> dan 20% sebagai </w:t>
      </w:r>
      <w:r w:rsidR="00D0703C" w:rsidRPr="005C5E90">
        <w:rPr>
          <w:i/>
          <w:iCs/>
          <w:lang w:val="en-US"/>
        </w:rPr>
        <w:t>data testing</w:t>
      </w:r>
      <w:r w:rsidR="00D0703C" w:rsidRPr="00D0703C">
        <w:rPr>
          <w:lang w:val="en-US"/>
        </w:rPr>
        <w:t xml:space="preserve">, juga dilakukan validasi menggunakan </w:t>
      </w:r>
      <w:r w:rsidR="00D0703C" w:rsidRPr="005C5E90">
        <w:rPr>
          <w:i/>
          <w:iCs/>
          <w:lang w:val="en-US"/>
        </w:rPr>
        <w:t>cross validation</w:t>
      </w:r>
      <w:r w:rsidR="00D0703C" w:rsidRPr="00D0703C">
        <w:rPr>
          <w:lang w:val="en-US"/>
        </w:rPr>
        <w:t xml:space="preserve"> dengan nilai k=5. Dari proses </w:t>
      </w:r>
      <w:r w:rsidR="00D0703C" w:rsidRPr="005C5E90">
        <w:rPr>
          <w:i/>
          <w:iCs/>
          <w:lang w:val="en-US"/>
        </w:rPr>
        <w:t>training</w:t>
      </w:r>
      <w:r w:rsidR="00D0703C" w:rsidRPr="00D0703C">
        <w:rPr>
          <w:lang w:val="en-US"/>
        </w:rPr>
        <w:t xml:space="preserve"> dan pengujian yang sudah dilakukan, didapatkan hasil akurasi paling tinggi didapatkan pada algoritma </w:t>
      </w:r>
      <w:r w:rsidR="00D0703C" w:rsidRPr="005C5E90">
        <w:rPr>
          <w:i/>
          <w:iCs/>
          <w:lang w:val="en-US"/>
        </w:rPr>
        <w:t>Random Forest</w:t>
      </w:r>
      <w:r w:rsidR="00D0703C" w:rsidRPr="00D0703C">
        <w:rPr>
          <w:lang w:val="en-US"/>
        </w:rPr>
        <w:t xml:space="preserve"> dengan 85,67%, algoritma </w:t>
      </w:r>
      <w:r w:rsidR="00D0703C" w:rsidRPr="005C5E90">
        <w:rPr>
          <w:i/>
          <w:iCs/>
          <w:lang w:val="en-US"/>
        </w:rPr>
        <w:t>Naive Bayes</w:t>
      </w:r>
      <w:r w:rsidR="00D0703C" w:rsidRPr="00D0703C">
        <w:rPr>
          <w:lang w:val="en-US"/>
        </w:rPr>
        <w:t xml:space="preserve"> dan </w:t>
      </w:r>
      <w:r w:rsidR="00D0703C" w:rsidRPr="005C5E90">
        <w:rPr>
          <w:i/>
          <w:iCs/>
          <w:lang w:val="en-US"/>
        </w:rPr>
        <w:t>Decision Tree</w:t>
      </w:r>
      <w:r w:rsidR="00D0703C" w:rsidRPr="00D0703C">
        <w:rPr>
          <w:lang w:val="en-US"/>
        </w:rPr>
        <w:t xml:space="preserve"> mendapat akurasi sebesar 69,67%. Dari penelitian tersebut dapat dsimpulkan bahw</w:t>
      </w:r>
      <w:r w:rsidR="005C5E90">
        <w:rPr>
          <w:lang w:val="en-US"/>
        </w:rPr>
        <w:t>a</w:t>
      </w:r>
      <w:r w:rsidR="00D0703C" w:rsidRPr="00D0703C">
        <w:rPr>
          <w:lang w:val="en-US"/>
        </w:rPr>
        <w:t xml:space="preserve"> algoritma </w:t>
      </w:r>
      <w:r w:rsidR="00D0703C" w:rsidRPr="005C5E90">
        <w:rPr>
          <w:i/>
          <w:iCs/>
          <w:lang w:val="en-US"/>
        </w:rPr>
        <w:t>Random Forest</w:t>
      </w:r>
      <w:r w:rsidR="00D0703C" w:rsidRPr="00D0703C">
        <w:rPr>
          <w:lang w:val="en-US"/>
        </w:rPr>
        <w:t xml:space="preserve"> memiliki performa yang paling baik dalam menangani permasalahan klasifikasi penyakit jantung</w:t>
      </w:r>
      <w:r w:rsidR="0006329F">
        <w:rPr>
          <w:lang w:val="en-US"/>
        </w:rPr>
        <w:t xml:space="preserve"> </w:t>
      </w:r>
      <w:r w:rsidR="0006329F">
        <w:rPr>
          <w:lang w:val="en-US"/>
        </w:rPr>
        <w:fldChar w:fldCharType="begin" w:fldLock="1"/>
      </w:r>
      <w:r w:rsidR="00C44AF0">
        <w:rPr>
          <w:lang w:val="en-US"/>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5]","plainTextFormattedCitation":"[5]","previouslyFormattedCitation":"[5]"},"properties":{"noteIndex":0},"schema":"https://github.com/citation-style-language/schema/raw/master/csl-citation.json"}</w:instrText>
      </w:r>
      <w:r w:rsidR="0006329F">
        <w:rPr>
          <w:lang w:val="en-US"/>
        </w:rPr>
        <w:fldChar w:fldCharType="separate"/>
      </w:r>
      <w:r w:rsidR="0006329F" w:rsidRPr="0006329F">
        <w:rPr>
          <w:lang w:val="en-US"/>
        </w:rPr>
        <w:t>[5]</w:t>
      </w:r>
      <w:r w:rsidR="0006329F">
        <w:rPr>
          <w:lang w:val="en-US"/>
        </w:rPr>
        <w:fldChar w:fldCharType="end"/>
      </w:r>
      <w:r w:rsidRPr="000D119A">
        <w:rPr>
          <w:lang w:val="en-US"/>
        </w:rPr>
        <w:t>.</w:t>
      </w:r>
    </w:p>
    <w:p w14:paraId="23504E23" w14:textId="5FF71013" w:rsidR="00DB45A0" w:rsidRDefault="00051EE1" w:rsidP="00836674">
      <w:pPr>
        <w:rPr>
          <w:lang w:val="en-US"/>
        </w:rPr>
      </w:pPr>
      <w:r w:rsidRPr="00051EE1">
        <w:rPr>
          <w:lang w:val="en-US"/>
        </w:rPr>
        <w:t xml:space="preserve">Dari penjelasan dan penelitian sebelumnya yang sudah ada, penelitian ini dilakukan untuk memprediksi penyakit jantung menggunakan algoritma XgBoost sekaligus mengurangi </w:t>
      </w:r>
      <w:r w:rsidRPr="0000245B">
        <w:rPr>
          <w:i/>
          <w:iCs/>
          <w:lang w:val="en-US"/>
        </w:rPr>
        <w:t>overfitting</w:t>
      </w:r>
      <w:r w:rsidRPr="00051EE1">
        <w:rPr>
          <w:lang w:val="en-US"/>
        </w:rPr>
        <w:t xml:space="preserve"> karena algoritma XgBoost memiliki</w:t>
      </w:r>
      <w:r w:rsidR="000C1649">
        <w:rPr>
          <w:lang w:val="en-US"/>
        </w:rPr>
        <w:t xml:space="preserve"> kelebihan dapat mencegah </w:t>
      </w:r>
      <w:r w:rsidR="000C1649" w:rsidRPr="000C1649">
        <w:rPr>
          <w:i/>
          <w:iCs/>
          <w:lang w:val="en-US"/>
        </w:rPr>
        <w:t>overfitting</w:t>
      </w:r>
      <w:r w:rsidR="000C1649">
        <w:rPr>
          <w:lang w:val="en-US"/>
        </w:rPr>
        <w:t xml:space="preserve"> dengan</w:t>
      </w:r>
      <w:r w:rsidRPr="00051EE1">
        <w:rPr>
          <w:lang w:val="en-US"/>
        </w:rPr>
        <w:t xml:space="preserve"> </w:t>
      </w:r>
      <w:r w:rsidRPr="00A91539">
        <w:rPr>
          <w:i/>
          <w:iCs/>
          <w:lang w:val="en-US"/>
        </w:rPr>
        <w:t>regularization</w:t>
      </w:r>
      <w:r w:rsidRPr="00051EE1">
        <w:rPr>
          <w:lang w:val="en-US"/>
        </w:rPr>
        <w:t xml:space="preserve"> sebagai teknik untuk mencegah terjadinya </w:t>
      </w:r>
      <w:r w:rsidRPr="003D534E">
        <w:rPr>
          <w:i/>
          <w:iCs/>
          <w:lang w:val="en-US"/>
        </w:rPr>
        <w:t>overfitting</w:t>
      </w:r>
      <w:r w:rsidRPr="00051EE1">
        <w:rPr>
          <w:lang w:val="en-US"/>
        </w:rPr>
        <w:t xml:space="preserve">. Hasil dari penelitian ini adalah model </w:t>
      </w:r>
      <w:r w:rsidRPr="008010D4">
        <w:rPr>
          <w:i/>
          <w:iCs/>
          <w:lang w:val="en-US"/>
        </w:rPr>
        <w:t>machine learning</w:t>
      </w:r>
      <w:r w:rsidRPr="00051EE1">
        <w:rPr>
          <w:lang w:val="en-US"/>
        </w:rPr>
        <w:t xml:space="preserve"> dan </w:t>
      </w:r>
      <w:r w:rsidRPr="008010D4">
        <w:rPr>
          <w:i/>
          <w:iCs/>
          <w:lang w:val="en-US"/>
        </w:rPr>
        <w:t>confusion matrix</w:t>
      </w:r>
      <w:r w:rsidRPr="00051EE1">
        <w:rPr>
          <w:lang w:val="en-US"/>
        </w:rPr>
        <w:t xml:space="preserve"> untuk mengetahui akurasi algoritma XgBoost dalam membuat model prediksi penyakit jantung.</w:t>
      </w:r>
    </w:p>
    <w:p w14:paraId="189ACD72" w14:textId="7052A347" w:rsidR="007C6C72" w:rsidRDefault="0038447E" w:rsidP="00780F2F">
      <w:pPr>
        <w:pStyle w:val="Heading1"/>
        <w:rPr>
          <w:lang w:val="en-US"/>
        </w:rPr>
      </w:pPr>
      <w:r>
        <w:rPr>
          <w:lang w:val="en-US"/>
        </w:rPr>
        <w:t>Metode/Perancangan</w:t>
      </w:r>
    </w:p>
    <w:p w14:paraId="6B3F1551" w14:textId="7CE6928E" w:rsidR="00CE41C4" w:rsidRDefault="00427D19" w:rsidP="0038447E">
      <w:pPr>
        <w:rPr>
          <w:lang w:val="en-US"/>
        </w:rPr>
      </w:pPr>
      <w:r w:rsidRPr="00427D19">
        <w:rPr>
          <w:lang w:val="en-US"/>
        </w:rPr>
        <w:t>Metode penelitian yang dilakukan ini adalah penelitian kuantita</w:t>
      </w:r>
      <w:r w:rsidR="005168C2">
        <w:rPr>
          <w:lang w:val="en-US"/>
        </w:rPr>
        <w:t>tif</w:t>
      </w:r>
      <w:r w:rsidRPr="00427D19">
        <w:rPr>
          <w:lang w:val="en-US"/>
        </w:rPr>
        <w:t xml:space="preserve">, untuk tahapan penelitian ini dapat dilihat pada </w:t>
      </w:r>
      <w:r w:rsidRPr="008F5539">
        <w:rPr>
          <w:b/>
          <w:bCs/>
          <w:lang w:val="en-US"/>
        </w:rPr>
        <w:t>Gambar 1.</w:t>
      </w:r>
      <w:r w:rsidRPr="00427D19">
        <w:rPr>
          <w:lang w:val="en-US"/>
        </w:rPr>
        <w:t xml:space="preserve"> di bawah ini.</w:t>
      </w:r>
    </w:p>
    <w:p w14:paraId="67FBC28F" w14:textId="77777777" w:rsidR="009E076D" w:rsidRDefault="009E076D" w:rsidP="009E076D">
      <w:pPr>
        <w:keepNext/>
        <w:jc w:val="center"/>
      </w:pPr>
      <w:r>
        <w:rPr>
          <w:lang w:val="en-US"/>
        </w:rPr>
        <w:drawing>
          <wp:inline distT="0" distB="0" distL="0" distR="0" wp14:anchorId="586D172B" wp14:editId="1A3F149C">
            <wp:extent cx="3542501" cy="1929130"/>
            <wp:effectExtent l="0" t="0" r="127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48822" cy="1932572"/>
                    </a:xfrm>
                    <a:prstGeom prst="rect">
                      <a:avLst/>
                    </a:prstGeom>
                  </pic:spPr>
                </pic:pic>
              </a:graphicData>
            </a:graphic>
          </wp:inline>
        </w:drawing>
      </w:r>
    </w:p>
    <w:p w14:paraId="1F59137C" w14:textId="734BC116" w:rsidR="00CE41C4" w:rsidRPr="009E076D" w:rsidRDefault="009E076D" w:rsidP="009E076D">
      <w:pPr>
        <w:pStyle w:val="Caption"/>
        <w:rPr>
          <w:lang w:val="en-US"/>
        </w:rPr>
      </w:pPr>
      <w:r w:rsidRPr="00E42F1F">
        <w:rPr>
          <w:b/>
          <w:bCs/>
        </w:rPr>
        <w:t xml:space="preserve">Gambar </w:t>
      </w:r>
      <w:r w:rsidRPr="00E42F1F">
        <w:rPr>
          <w:b/>
          <w:bCs/>
        </w:rPr>
        <w:fldChar w:fldCharType="begin"/>
      </w:r>
      <w:r w:rsidRPr="00E42F1F">
        <w:rPr>
          <w:b/>
          <w:bCs/>
        </w:rPr>
        <w:instrText xml:space="preserve"> SEQ Gambar \* ARABIC </w:instrText>
      </w:r>
      <w:r w:rsidRPr="00E42F1F">
        <w:rPr>
          <w:b/>
          <w:bCs/>
        </w:rPr>
        <w:fldChar w:fldCharType="separate"/>
      </w:r>
      <w:r w:rsidR="00971FB2">
        <w:rPr>
          <w:b/>
          <w:bCs/>
        </w:rPr>
        <w:t>1</w:t>
      </w:r>
      <w:r w:rsidRPr="00E42F1F">
        <w:rPr>
          <w:b/>
          <w:bCs/>
        </w:rPr>
        <w:fldChar w:fldCharType="end"/>
      </w:r>
      <w:r w:rsidRPr="00E42F1F">
        <w:rPr>
          <w:b/>
          <w:bCs/>
          <w:lang w:val="en-US"/>
        </w:rPr>
        <w:t>.</w:t>
      </w:r>
      <w:r>
        <w:rPr>
          <w:lang w:val="en-US"/>
        </w:rPr>
        <w:t xml:space="preserve"> Tahapan Penelitian</w:t>
      </w:r>
    </w:p>
    <w:p w14:paraId="3DAB82F2" w14:textId="150D3025" w:rsidR="0038447E" w:rsidRDefault="007E7858" w:rsidP="0038447E">
      <w:pPr>
        <w:rPr>
          <w:lang w:val="en-US"/>
        </w:rPr>
      </w:pPr>
      <w:r w:rsidRPr="007E7858">
        <w:rPr>
          <w:lang w:val="en-US"/>
        </w:rPr>
        <w:t xml:space="preserve">Seperti yang dapat dilihat pada </w:t>
      </w:r>
      <w:r w:rsidRPr="001C65D9">
        <w:rPr>
          <w:b/>
          <w:bCs/>
          <w:lang w:val="en-US"/>
        </w:rPr>
        <w:t>Gambar 1.</w:t>
      </w:r>
      <w:r w:rsidRPr="007E7858">
        <w:rPr>
          <w:lang w:val="en-US"/>
        </w:rPr>
        <w:t xml:space="preserve"> di atas, penelitian ini terdari dari beberapa tahapan seperti perumusan masalah, studi pustaka, hingga pengembangan aplikasi. Namun dari tahapan yang ada, akan dilakukan pembahasan lebih pada tahapan analisis dan pengembangan aplikasi.</w:t>
      </w:r>
      <w:r w:rsidR="00FB07BD">
        <w:rPr>
          <w:lang w:val="en-US"/>
        </w:rPr>
        <w:t xml:space="preserve"> </w:t>
      </w:r>
    </w:p>
    <w:p w14:paraId="4E1BFDFB" w14:textId="144C2657" w:rsidR="004E3C00" w:rsidRDefault="00FB07BD" w:rsidP="00780F2F">
      <w:pPr>
        <w:pStyle w:val="Heading2"/>
        <w:rPr>
          <w:lang w:val="en-US"/>
        </w:rPr>
      </w:pPr>
      <w:r>
        <w:rPr>
          <w:lang w:val="en-US"/>
        </w:rPr>
        <w:t>Pengumpulan</w:t>
      </w:r>
      <w:r w:rsidR="004E3C00">
        <w:rPr>
          <w:lang w:val="en-US"/>
        </w:rPr>
        <w:t xml:space="preserve"> </w:t>
      </w:r>
      <w:r w:rsidR="00937643">
        <w:rPr>
          <w:lang w:val="en-US"/>
        </w:rPr>
        <w:t>Data</w:t>
      </w:r>
    </w:p>
    <w:p w14:paraId="20F08D86" w14:textId="528FCDDF" w:rsidR="00335802" w:rsidRDefault="00335802" w:rsidP="00FB07BD">
      <w:pPr>
        <w:rPr>
          <w:lang w:val="en-US"/>
        </w:rPr>
      </w:pPr>
      <w:r w:rsidRPr="00335802">
        <w:rPr>
          <w:lang w:val="en-US"/>
        </w:rPr>
        <w:t xml:space="preserve">Data yang digunakan dalam pelenitian ini adalah data sekunder, data sekunder adalah data yang bisa didapatkan secara tidak langsung misalnya melalui orang lain, sumber dokumen, </w:t>
      </w:r>
      <w:r w:rsidRPr="00C253A8">
        <w:rPr>
          <w:i/>
          <w:iCs/>
          <w:lang w:val="en-US"/>
        </w:rPr>
        <w:t>website</w:t>
      </w:r>
      <w:r w:rsidRPr="00335802">
        <w:rPr>
          <w:lang w:val="en-US"/>
        </w:rPr>
        <w:t>, dan sumber lai</w:t>
      </w:r>
      <w:r w:rsidR="00F66464">
        <w:rPr>
          <w:lang w:val="en-US"/>
        </w:rPr>
        <w:t>n</w:t>
      </w:r>
      <w:r w:rsidRPr="00335802">
        <w:rPr>
          <w:lang w:val="en-US"/>
        </w:rPr>
        <w:t>nya</w:t>
      </w:r>
      <w:r w:rsidR="00C44AF0">
        <w:rPr>
          <w:lang w:val="en-US"/>
        </w:rPr>
        <w:t xml:space="preserve"> </w:t>
      </w:r>
      <w:r w:rsidR="00C44AF0">
        <w:rPr>
          <w:lang w:val="en-US"/>
        </w:rPr>
        <w:fldChar w:fldCharType="begin" w:fldLock="1"/>
      </w:r>
      <w:r w:rsidR="007E5E88">
        <w:rPr>
          <w:lang w:val="en-US"/>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6]","plainTextFormattedCitation":"[6]","previouslyFormattedCitation":"[6]"},"properties":{"noteIndex":0},"schema":"https://github.com/citation-style-language/schema/raw/master/csl-citation.json"}</w:instrText>
      </w:r>
      <w:r w:rsidR="00C44AF0">
        <w:rPr>
          <w:lang w:val="en-US"/>
        </w:rPr>
        <w:fldChar w:fldCharType="separate"/>
      </w:r>
      <w:r w:rsidR="00C44AF0" w:rsidRPr="00C44AF0">
        <w:rPr>
          <w:lang w:val="en-US"/>
        </w:rPr>
        <w:t>[6]</w:t>
      </w:r>
      <w:r w:rsidR="00C44AF0">
        <w:rPr>
          <w:lang w:val="en-US"/>
        </w:rPr>
        <w:fldChar w:fldCharType="end"/>
      </w:r>
      <w:r w:rsidRPr="00335802">
        <w:rPr>
          <w:lang w:val="en-US"/>
        </w:rPr>
        <w:t xml:space="preserve">. Data yang digunakan adalah </w:t>
      </w:r>
      <w:r w:rsidRPr="00BF3453">
        <w:rPr>
          <w:i/>
          <w:iCs/>
          <w:lang w:val="en-US"/>
        </w:rPr>
        <w:t>cleveland dataset</w:t>
      </w:r>
      <w:r w:rsidRPr="00335802">
        <w:rPr>
          <w:lang w:val="en-US"/>
        </w:rPr>
        <w:t xml:space="preserve"> yang berjumlah 303 data dengan pembagian target 138 data tergolong dalam klasifikasi tidak memiliki penyakit jantung, dan 165 data tergolong dalam klasifikasi memiliki penyakit jantung. Data </w:t>
      </w:r>
      <w:r w:rsidRPr="00474F07">
        <w:rPr>
          <w:i/>
          <w:iCs/>
          <w:lang w:val="en-US"/>
        </w:rPr>
        <w:t>cleveland dataset</w:t>
      </w:r>
      <w:r w:rsidRPr="00335802">
        <w:rPr>
          <w:lang w:val="en-US"/>
        </w:rPr>
        <w:t xml:space="preserve"> memiliki 13 parameter yang dapat dilihat pada </w:t>
      </w:r>
      <w:r w:rsidRPr="001400E9">
        <w:rPr>
          <w:b/>
          <w:bCs/>
          <w:lang w:val="en-US"/>
        </w:rPr>
        <w:t>Tabel 1.</w:t>
      </w:r>
      <w:r w:rsidRPr="00335802">
        <w:rPr>
          <w:lang w:val="en-US"/>
        </w:rPr>
        <w:t xml:space="preserve"> di bawah ini.</w:t>
      </w:r>
      <w:r w:rsidR="00FB07BD">
        <w:rPr>
          <w:lang w:val="en-US"/>
        </w:rPr>
        <w:t xml:space="preserve"> </w:t>
      </w:r>
    </w:p>
    <w:p w14:paraId="0C62C140" w14:textId="3F5D349A" w:rsidR="009555AC" w:rsidRPr="009555AC" w:rsidRDefault="009555AC" w:rsidP="009555AC">
      <w:pPr>
        <w:pStyle w:val="Caption"/>
        <w:keepNext/>
        <w:rPr>
          <w:lang w:val="en-US"/>
        </w:rPr>
      </w:pPr>
      <w:r w:rsidRPr="006C2A94">
        <w:rPr>
          <w:b/>
          <w:bCs/>
        </w:rPr>
        <w:lastRenderedPageBreak/>
        <w:t xml:space="preserve">Tabel </w:t>
      </w:r>
      <w:r w:rsidRPr="006C2A94">
        <w:rPr>
          <w:b/>
          <w:bCs/>
        </w:rPr>
        <w:fldChar w:fldCharType="begin"/>
      </w:r>
      <w:r w:rsidRPr="006C2A94">
        <w:rPr>
          <w:b/>
          <w:bCs/>
        </w:rPr>
        <w:instrText xml:space="preserve"> SEQ Tabel \* ARABIC </w:instrText>
      </w:r>
      <w:r w:rsidRPr="006C2A94">
        <w:rPr>
          <w:b/>
          <w:bCs/>
        </w:rPr>
        <w:fldChar w:fldCharType="separate"/>
      </w:r>
      <w:r w:rsidR="00971FB2">
        <w:rPr>
          <w:b/>
          <w:bCs/>
        </w:rPr>
        <w:t>1</w:t>
      </w:r>
      <w:r w:rsidRPr="006C2A94">
        <w:rPr>
          <w:b/>
          <w:bCs/>
        </w:rPr>
        <w:fldChar w:fldCharType="end"/>
      </w:r>
      <w:r w:rsidRPr="006C2A94">
        <w:rPr>
          <w:b/>
          <w:bCs/>
          <w:lang w:val="en-US"/>
        </w:rPr>
        <w:t>.</w:t>
      </w:r>
      <w:r>
        <w:rPr>
          <w:lang w:val="en-US"/>
        </w:rPr>
        <w:t xml:space="preserve"> Parameter Dataset</w:t>
      </w:r>
    </w:p>
    <w:tbl>
      <w:tblPr>
        <w:tblStyle w:val="PlainTable2"/>
        <w:tblW w:w="0" w:type="auto"/>
        <w:tblLook w:val="04A0" w:firstRow="1" w:lastRow="0" w:firstColumn="1" w:lastColumn="0" w:noHBand="0" w:noVBand="1"/>
      </w:tblPr>
      <w:tblGrid>
        <w:gridCol w:w="535"/>
        <w:gridCol w:w="1530"/>
        <w:gridCol w:w="3240"/>
        <w:gridCol w:w="3806"/>
      </w:tblGrid>
      <w:tr w:rsidR="003D3FA6" w14:paraId="031E3794" w14:textId="77777777" w:rsidTr="006A34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0A38D1F" w14:textId="4C8E8EC4" w:rsidR="003D3FA6" w:rsidRPr="00685DE1" w:rsidRDefault="003D3FA6" w:rsidP="00137805">
            <w:pPr>
              <w:pStyle w:val="HeadingTabel"/>
              <w:rPr>
                <w:b/>
                <w:bCs/>
              </w:rPr>
            </w:pPr>
            <w:r w:rsidRPr="00685DE1">
              <w:rPr>
                <w:b/>
                <w:bCs/>
              </w:rPr>
              <w:t>No.</w:t>
            </w:r>
          </w:p>
        </w:tc>
        <w:tc>
          <w:tcPr>
            <w:tcW w:w="1530" w:type="dxa"/>
          </w:tcPr>
          <w:p w14:paraId="2D69BF4C" w14:textId="7A6D26B0" w:rsidR="003D3FA6" w:rsidRPr="00685DE1" w:rsidRDefault="003D3FA6" w:rsidP="00137805">
            <w:pPr>
              <w:pStyle w:val="HeadingTabel"/>
              <w:cnfStyle w:val="100000000000" w:firstRow="1" w:lastRow="0" w:firstColumn="0" w:lastColumn="0" w:oddVBand="0" w:evenVBand="0" w:oddHBand="0" w:evenHBand="0" w:firstRowFirstColumn="0" w:firstRowLastColumn="0" w:lastRowFirstColumn="0" w:lastRowLastColumn="0"/>
              <w:rPr>
                <w:b/>
                <w:bCs/>
              </w:rPr>
            </w:pPr>
            <w:r w:rsidRPr="00685DE1">
              <w:rPr>
                <w:b/>
                <w:bCs/>
              </w:rPr>
              <w:t>Parameter</w:t>
            </w:r>
          </w:p>
        </w:tc>
        <w:tc>
          <w:tcPr>
            <w:tcW w:w="3240" w:type="dxa"/>
          </w:tcPr>
          <w:p w14:paraId="4CDC82B4" w14:textId="73B5ED9D" w:rsidR="003D3FA6" w:rsidRPr="00685DE1" w:rsidRDefault="003D3FA6" w:rsidP="00137805">
            <w:pPr>
              <w:pStyle w:val="HeadingTabel"/>
              <w:cnfStyle w:val="100000000000" w:firstRow="1" w:lastRow="0" w:firstColumn="0" w:lastColumn="0" w:oddVBand="0" w:evenVBand="0" w:oddHBand="0" w:evenHBand="0" w:firstRowFirstColumn="0" w:firstRowLastColumn="0" w:lastRowFirstColumn="0" w:lastRowLastColumn="0"/>
              <w:rPr>
                <w:b/>
                <w:bCs/>
              </w:rPr>
            </w:pPr>
            <w:r w:rsidRPr="00685DE1">
              <w:rPr>
                <w:b/>
                <w:bCs/>
              </w:rPr>
              <w:t>Deskripsi</w:t>
            </w:r>
          </w:p>
        </w:tc>
        <w:tc>
          <w:tcPr>
            <w:tcW w:w="3806" w:type="dxa"/>
          </w:tcPr>
          <w:p w14:paraId="428F00CB" w14:textId="4EF65EB8" w:rsidR="003D3FA6" w:rsidRPr="00685DE1" w:rsidRDefault="003D3FA6" w:rsidP="00137805">
            <w:pPr>
              <w:pStyle w:val="HeadingTabel"/>
              <w:cnfStyle w:val="100000000000" w:firstRow="1" w:lastRow="0" w:firstColumn="0" w:lastColumn="0" w:oddVBand="0" w:evenVBand="0" w:oddHBand="0" w:evenHBand="0" w:firstRowFirstColumn="0" w:firstRowLastColumn="0" w:lastRowFirstColumn="0" w:lastRowLastColumn="0"/>
              <w:rPr>
                <w:b/>
                <w:bCs/>
              </w:rPr>
            </w:pPr>
            <w:r w:rsidRPr="00685DE1">
              <w:rPr>
                <w:b/>
                <w:bCs/>
              </w:rPr>
              <w:t>Keterangan</w:t>
            </w:r>
          </w:p>
        </w:tc>
      </w:tr>
      <w:tr w:rsidR="003D3FA6" w14:paraId="392EA5CD"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3946D559" w14:textId="3DA31DE3" w:rsidR="003D3FA6" w:rsidRPr="00685DE1" w:rsidRDefault="00137805" w:rsidP="00867E9E">
            <w:pPr>
              <w:pStyle w:val="IsiTabel"/>
              <w:rPr>
                <w:b w:val="0"/>
                <w:bCs w:val="0"/>
              </w:rPr>
            </w:pPr>
            <w:r w:rsidRPr="00685DE1">
              <w:rPr>
                <w:b w:val="0"/>
                <w:bCs w:val="0"/>
              </w:rPr>
              <w:t>1.</w:t>
            </w:r>
          </w:p>
        </w:tc>
        <w:tc>
          <w:tcPr>
            <w:tcW w:w="1530" w:type="dxa"/>
          </w:tcPr>
          <w:p w14:paraId="6D739418" w14:textId="178BC80A" w:rsidR="003D3FA6" w:rsidRDefault="00E96B8B" w:rsidP="00867E9E">
            <w:pPr>
              <w:pStyle w:val="IsiTabel"/>
              <w:cnfStyle w:val="000000100000" w:firstRow="0" w:lastRow="0" w:firstColumn="0" w:lastColumn="0" w:oddVBand="0" w:evenVBand="0" w:oddHBand="1" w:evenHBand="0" w:firstRowFirstColumn="0" w:firstRowLastColumn="0" w:lastRowFirstColumn="0" w:lastRowLastColumn="0"/>
            </w:pPr>
            <w:r>
              <w:t>Age</w:t>
            </w:r>
          </w:p>
        </w:tc>
        <w:tc>
          <w:tcPr>
            <w:tcW w:w="3240" w:type="dxa"/>
          </w:tcPr>
          <w:p w14:paraId="0605489F" w14:textId="7F26E6E4" w:rsidR="003D3FA6" w:rsidRDefault="00E96B8B" w:rsidP="00867E9E">
            <w:pPr>
              <w:pStyle w:val="IsiTabel"/>
              <w:cnfStyle w:val="000000100000" w:firstRow="0" w:lastRow="0" w:firstColumn="0" w:lastColumn="0" w:oddVBand="0" w:evenVBand="0" w:oddHBand="1" w:evenHBand="0" w:firstRowFirstColumn="0" w:firstRowLastColumn="0" w:lastRowFirstColumn="0" w:lastRowLastColumn="0"/>
            </w:pPr>
            <w:r>
              <w:t>Umur pasien</w:t>
            </w:r>
          </w:p>
        </w:tc>
        <w:tc>
          <w:tcPr>
            <w:tcW w:w="3806" w:type="dxa"/>
          </w:tcPr>
          <w:p w14:paraId="13BF9E75" w14:textId="326C7AA2" w:rsidR="003D3FA6" w:rsidRDefault="00E96B8B" w:rsidP="00867E9E">
            <w:pPr>
              <w:pStyle w:val="IsiTabel"/>
              <w:cnfStyle w:val="000000100000" w:firstRow="0" w:lastRow="0" w:firstColumn="0" w:lastColumn="0" w:oddVBand="0" w:evenVBand="0" w:oddHBand="1" w:evenHBand="0" w:firstRowFirstColumn="0" w:firstRowLastColumn="0" w:lastRowFirstColumn="0" w:lastRowLastColumn="0"/>
            </w:pPr>
            <w:r>
              <w:t>numerik</w:t>
            </w:r>
          </w:p>
        </w:tc>
      </w:tr>
      <w:tr w:rsidR="003D3FA6" w14:paraId="4C75929B"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4D9B8542" w14:textId="3EA00C83" w:rsidR="003D3FA6" w:rsidRPr="00685DE1" w:rsidRDefault="00137805" w:rsidP="00867E9E">
            <w:pPr>
              <w:pStyle w:val="IsiTabel"/>
              <w:rPr>
                <w:b w:val="0"/>
                <w:bCs w:val="0"/>
              </w:rPr>
            </w:pPr>
            <w:r w:rsidRPr="00685DE1">
              <w:rPr>
                <w:b w:val="0"/>
                <w:bCs w:val="0"/>
              </w:rPr>
              <w:t>2.</w:t>
            </w:r>
          </w:p>
        </w:tc>
        <w:tc>
          <w:tcPr>
            <w:tcW w:w="1530" w:type="dxa"/>
          </w:tcPr>
          <w:p w14:paraId="6254225F" w14:textId="181EDEAE" w:rsidR="003D3FA6" w:rsidRDefault="00E96B8B" w:rsidP="00867E9E">
            <w:pPr>
              <w:pStyle w:val="IsiTabel"/>
              <w:cnfStyle w:val="000000000000" w:firstRow="0" w:lastRow="0" w:firstColumn="0" w:lastColumn="0" w:oddVBand="0" w:evenVBand="0" w:oddHBand="0" w:evenHBand="0" w:firstRowFirstColumn="0" w:firstRowLastColumn="0" w:lastRowFirstColumn="0" w:lastRowLastColumn="0"/>
            </w:pPr>
            <w:r>
              <w:t>Sex</w:t>
            </w:r>
          </w:p>
        </w:tc>
        <w:tc>
          <w:tcPr>
            <w:tcW w:w="3240" w:type="dxa"/>
          </w:tcPr>
          <w:p w14:paraId="50B777D8" w14:textId="306FCF5A" w:rsidR="003D3FA6" w:rsidRDefault="00E96B8B" w:rsidP="00867E9E">
            <w:pPr>
              <w:pStyle w:val="IsiTabel"/>
              <w:cnfStyle w:val="000000000000" w:firstRow="0" w:lastRow="0" w:firstColumn="0" w:lastColumn="0" w:oddVBand="0" w:evenVBand="0" w:oddHBand="0" w:evenHBand="0" w:firstRowFirstColumn="0" w:firstRowLastColumn="0" w:lastRowFirstColumn="0" w:lastRowLastColumn="0"/>
            </w:pPr>
            <w:r>
              <w:t>Jenis kelamin pasien</w:t>
            </w:r>
          </w:p>
        </w:tc>
        <w:tc>
          <w:tcPr>
            <w:tcW w:w="3806" w:type="dxa"/>
          </w:tcPr>
          <w:p w14:paraId="297D7170" w14:textId="2E305919" w:rsidR="003D3FA6" w:rsidRDefault="00E96B8B" w:rsidP="00867E9E">
            <w:pPr>
              <w:pStyle w:val="IsiTabel"/>
              <w:cnfStyle w:val="000000000000" w:firstRow="0" w:lastRow="0" w:firstColumn="0" w:lastColumn="0" w:oddVBand="0" w:evenVBand="0" w:oddHBand="0" w:evenHBand="0" w:firstRowFirstColumn="0" w:firstRowLastColumn="0" w:lastRowFirstColumn="0" w:lastRowLastColumn="0"/>
            </w:pPr>
            <w:r>
              <w:t>0: wanita, 1: pria</w:t>
            </w:r>
          </w:p>
        </w:tc>
      </w:tr>
      <w:tr w:rsidR="003D3FA6" w14:paraId="7DC7B718"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58611A2" w14:textId="0F6F8E20" w:rsidR="003D3FA6" w:rsidRPr="00685DE1" w:rsidRDefault="00137805" w:rsidP="00867E9E">
            <w:pPr>
              <w:pStyle w:val="IsiTabel"/>
              <w:rPr>
                <w:b w:val="0"/>
                <w:bCs w:val="0"/>
              </w:rPr>
            </w:pPr>
            <w:r w:rsidRPr="00685DE1">
              <w:rPr>
                <w:b w:val="0"/>
                <w:bCs w:val="0"/>
              </w:rPr>
              <w:t>3.</w:t>
            </w:r>
          </w:p>
        </w:tc>
        <w:tc>
          <w:tcPr>
            <w:tcW w:w="1530" w:type="dxa"/>
          </w:tcPr>
          <w:p w14:paraId="135F5F14" w14:textId="70B6C79D" w:rsidR="003D3FA6" w:rsidRDefault="00E36D92" w:rsidP="00867E9E">
            <w:pPr>
              <w:pStyle w:val="IsiTabel"/>
              <w:cnfStyle w:val="000000100000" w:firstRow="0" w:lastRow="0" w:firstColumn="0" w:lastColumn="0" w:oddVBand="0" w:evenVBand="0" w:oddHBand="1" w:evenHBand="0" w:firstRowFirstColumn="0" w:firstRowLastColumn="0" w:lastRowFirstColumn="0" w:lastRowLastColumn="0"/>
            </w:pPr>
            <w:r>
              <w:t>Cp</w:t>
            </w:r>
          </w:p>
        </w:tc>
        <w:tc>
          <w:tcPr>
            <w:tcW w:w="3240" w:type="dxa"/>
          </w:tcPr>
          <w:p w14:paraId="4CCF32F8" w14:textId="1F412228" w:rsidR="003D3FA6" w:rsidRDefault="00E36D92" w:rsidP="00867E9E">
            <w:pPr>
              <w:pStyle w:val="IsiTabel"/>
              <w:cnfStyle w:val="000000100000" w:firstRow="0" w:lastRow="0" w:firstColumn="0" w:lastColumn="0" w:oddVBand="0" w:evenVBand="0" w:oddHBand="1" w:evenHBand="0" w:firstRowFirstColumn="0" w:firstRowLastColumn="0" w:lastRowFirstColumn="0" w:lastRowLastColumn="0"/>
            </w:pPr>
            <w:r>
              <w:t>Chest pain type</w:t>
            </w:r>
          </w:p>
        </w:tc>
        <w:tc>
          <w:tcPr>
            <w:tcW w:w="3806" w:type="dxa"/>
          </w:tcPr>
          <w:p w14:paraId="1AFF5AFB" w14:textId="77777777" w:rsidR="00542D4C" w:rsidRDefault="00E36D92" w:rsidP="00867E9E">
            <w:pPr>
              <w:pStyle w:val="IsiTabel"/>
              <w:cnfStyle w:val="000000100000" w:firstRow="0" w:lastRow="0" w:firstColumn="0" w:lastColumn="0" w:oddVBand="0" w:evenVBand="0" w:oddHBand="1" w:evenHBand="0" w:firstRowFirstColumn="0" w:firstRowLastColumn="0" w:lastRowFirstColumn="0" w:lastRowLastColumn="0"/>
            </w:pPr>
            <w:r>
              <w:t>1: typical angina, 2: atypical angina</w:t>
            </w:r>
          </w:p>
          <w:p w14:paraId="43E3307B" w14:textId="453B9CE8" w:rsidR="003D3FA6" w:rsidRDefault="00E36D92" w:rsidP="00867E9E">
            <w:pPr>
              <w:pStyle w:val="IsiTabel"/>
              <w:cnfStyle w:val="000000100000" w:firstRow="0" w:lastRow="0" w:firstColumn="0" w:lastColumn="0" w:oddVBand="0" w:evenVBand="0" w:oddHBand="1" w:evenHBand="0" w:firstRowFirstColumn="0" w:firstRowLastColumn="0" w:lastRowFirstColumn="0" w:lastRowLastColumn="0"/>
            </w:pPr>
            <w:r>
              <w:t>3: non-angina pain, 4: asympotomatic</w:t>
            </w:r>
          </w:p>
        </w:tc>
      </w:tr>
      <w:tr w:rsidR="003D3FA6" w14:paraId="7DD3F414"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71C820CE" w14:textId="190FA12D" w:rsidR="003D3FA6" w:rsidRPr="00685DE1" w:rsidRDefault="00867E9E" w:rsidP="00867E9E">
            <w:pPr>
              <w:pStyle w:val="IsiTabel"/>
              <w:rPr>
                <w:b w:val="0"/>
                <w:bCs w:val="0"/>
              </w:rPr>
            </w:pPr>
            <w:r w:rsidRPr="00685DE1">
              <w:rPr>
                <w:b w:val="0"/>
                <w:bCs w:val="0"/>
              </w:rPr>
              <w:t>4.</w:t>
            </w:r>
          </w:p>
        </w:tc>
        <w:tc>
          <w:tcPr>
            <w:tcW w:w="1530" w:type="dxa"/>
          </w:tcPr>
          <w:p w14:paraId="259F803D" w14:textId="5C73A78C" w:rsidR="003D3FA6" w:rsidRDefault="00E36D92" w:rsidP="00867E9E">
            <w:pPr>
              <w:pStyle w:val="IsiTabel"/>
              <w:cnfStyle w:val="000000000000" w:firstRow="0" w:lastRow="0" w:firstColumn="0" w:lastColumn="0" w:oddVBand="0" w:evenVBand="0" w:oddHBand="0" w:evenHBand="0" w:firstRowFirstColumn="0" w:firstRowLastColumn="0" w:lastRowFirstColumn="0" w:lastRowLastColumn="0"/>
            </w:pPr>
            <w:r>
              <w:t>Trestbps</w:t>
            </w:r>
          </w:p>
        </w:tc>
        <w:tc>
          <w:tcPr>
            <w:tcW w:w="3240" w:type="dxa"/>
          </w:tcPr>
          <w:p w14:paraId="7307724F" w14:textId="6BAF7AA9" w:rsidR="003D3FA6" w:rsidRDefault="00E36D92" w:rsidP="00867E9E">
            <w:pPr>
              <w:pStyle w:val="IsiTabel"/>
              <w:cnfStyle w:val="000000000000" w:firstRow="0" w:lastRow="0" w:firstColumn="0" w:lastColumn="0" w:oddVBand="0" w:evenVBand="0" w:oddHBand="0" w:evenHBand="0" w:firstRowFirstColumn="0" w:firstRowLastColumn="0" w:lastRowFirstColumn="0" w:lastRowLastColumn="0"/>
            </w:pPr>
            <w:r>
              <w:t>Tekanan darah pasien</w:t>
            </w:r>
          </w:p>
        </w:tc>
        <w:tc>
          <w:tcPr>
            <w:tcW w:w="3806" w:type="dxa"/>
          </w:tcPr>
          <w:p w14:paraId="7FB92BD8" w14:textId="5B5C07D6"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N</w:t>
            </w:r>
            <w:r w:rsidR="00E36D92">
              <w:t>umerik</w:t>
            </w:r>
            <w:r>
              <w:t xml:space="preserve"> </w:t>
            </w:r>
          </w:p>
        </w:tc>
      </w:tr>
      <w:tr w:rsidR="003D3FA6" w14:paraId="769BD0C9"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474791C9" w14:textId="2AEE1D46" w:rsidR="003D3FA6" w:rsidRPr="00685DE1" w:rsidRDefault="00867E9E" w:rsidP="00867E9E">
            <w:pPr>
              <w:pStyle w:val="IsiTabel"/>
              <w:rPr>
                <w:b w:val="0"/>
                <w:bCs w:val="0"/>
              </w:rPr>
            </w:pPr>
            <w:r w:rsidRPr="00685DE1">
              <w:rPr>
                <w:b w:val="0"/>
                <w:bCs w:val="0"/>
              </w:rPr>
              <w:t>5.</w:t>
            </w:r>
          </w:p>
        </w:tc>
        <w:tc>
          <w:tcPr>
            <w:tcW w:w="1530" w:type="dxa"/>
          </w:tcPr>
          <w:p w14:paraId="1FB0A2DD" w14:textId="6102A3DF" w:rsidR="003D3FA6" w:rsidRDefault="008316DD" w:rsidP="00867E9E">
            <w:pPr>
              <w:pStyle w:val="IsiTabel"/>
              <w:cnfStyle w:val="000000100000" w:firstRow="0" w:lastRow="0" w:firstColumn="0" w:lastColumn="0" w:oddVBand="0" w:evenVBand="0" w:oddHBand="1" w:evenHBand="0" w:firstRowFirstColumn="0" w:firstRowLastColumn="0" w:lastRowFirstColumn="0" w:lastRowLastColumn="0"/>
            </w:pPr>
            <w:r>
              <w:t>Chol</w:t>
            </w:r>
          </w:p>
        </w:tc>
        <w:tc>
          <w:tcPr>
            <w:tcW w:w="3240" w:type="dxa"/>
          </w:tcPr>
          <w:p w14:paraId="5664BFC4" w14:textId="66A1576F" w:rsidR="003D3FA6" w:rsidRDefault="008316DD" w:rsidP="00867E9E">
            <w:pPr>
              <w:pStyle w:val="IsiTabel"/>
              <w:cnfStyle w:val="000000100000" w:firstRow="0" w:lastRow="0" w:firstColumn="0" w:lastColumn="0" w:oddVBand="0" w:evenVBand="0" w:oddHBand="1" w:evenHBand="0" w:firstRowFirstColumn="0" w:firstRowLastColumn="0" w:lastRowFirstColumn="0" w:lastRowLastColumn="0"/>
            </w:pPr>
            <w:r>
              <w:t>Kadar serum kolesterol</w:t>
            </w:r>
          </w:p>
        </w:tc>
        <w:tc>
          <w:tcPr>
            <w:tcW w:w="3806" w:type="dxa"/>
          </w:tcPr>
          <w:p w14:paraId="721DA6FB" w14:textId="0B356884" w:rsidR="003D3FA6" w:rsidRDefault="008316DD" w:rsidP="00867E9E">
            <w:pPr>
              <w:pStyle w:val="IsiTabel"/>
              <w:cnfStyle w:val="000000100000" w:firstRow="0" w:lastRow="0" w:firstColumn="0" w:lastColumn="0" w:oddVBand="0" w:evenVBand="0" w:oddHBand="1" w:evenHBand="0" w:firstRowFirstColumn="0" w:firstRowLastColumn="0" w:lastRowFirstColumn="0" w:lastRowLastColumn="0"/>
            </w:pPr>
            <w:r>
              <w:t xml:space="preserve">Numerik </w:t>
            </w:r>
          </w:p>
        </w:tc>
      </w:tr>
      <w:tr w:rsidR="003D3FA6" w14:paraId="6A591C12"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52A5948C" w14:textId="09CBABEB" w:rsidR="003D3FA6" w:rsidRPr="00685DE1" w:rsidRDefault="00867E9E" w:rsidP="00867E9E">
            <w:pPr>
              <w:pStyle w:val="IsiTabel"/>
              <w:rPr>
                <w:b w:val="0"/>
                <w:bCs w:val="0"/>
              </w:rPr>
            </w:pPr>
            <w:r w:rsidRPr="00685DE1">
              <w:rPr>
                <w:b w:val="0"/>
                <w:bCs w:val="0"/>
              </w:rPr>
              <w:t>6.</w:t>
            </w:r>
          </w:p>
        </w:tc>
        <w:tc>
          <w:tcPr>
            <w:tcW w:w="1530" w:type="dxa"/>
          </w:tcPr>
          <w:p w14:paraId="35409D7F" w14:textId="68E1B300"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Fbs</w:t>
            </w:r>
          </w:p>
        </w:tc>
        <w:tc>
          <w:tcPr>
            <w:tcW w:w="3240" w:type="dxa"/>
          </w:tcPr>
          <w:p w14:paraId="0AE6D46D" w14:textId="03402FD5"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Kadar gula darah apakah &gt; 120mg/dl</w:t>
            </w:r>
          </w:p>
        </w:tc>
        <w:tc>
          <w:tcPr>
            <w:tcW w:w="3806" w:type="dxa"/>
          </w:tcPr>
          <w:p w14:paraId="5470116B" w14:textId="5D285ABD"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0: false, 1: True</w:t>
            </w:r>
          </w:p>
        </w:tc>
      </w:tr>
      <w:tr w:rsidR="003D3FA6" w14:paraId="2385FBB7"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7796D572" w14:textId="3CAA4DCC" w:rsidR="003D3FA6" w:rsidRPr="00685DE1" w:rsidRDefault="00867E9E" w:rsidP="00867E9E">
            <w:pPr>
              <w:pStyle w:val="IsiTabel"/>
              <w:rPr>
                <w:b w:val="0"/>
                <w:bCs w:val="0"/>
              </w:rPr>
            </w:pPr>
            <w:r w:rsidRPr="00685DE1">
              <w:rPr>
                <w:b w:val="0"/>
                <w:bCs w:val="0"/>
              </w:rPr>
              <w:t>7.</w:t>
            </w:r>
          </w:p>
        </w:tc>
        <w:tc>
          <w:tcPr>
            <w:tcW w:w="1530" w:type="dxa"/>
          </w:tcPr>
          <w:p w14:paraId="708780BB" w14:textId="778DC490" w:rsidR="003D3FA6" w:rsidRDefault="009B4016" w:rsidP="00867E9E">
            <w:pPr>
              <w:pStyle w:val="IsiTabel"/>
              <w:cnfStyle w:val="000000100000" w:firstRow="0" w:lastRow="0" w:firstColumn="0" w:lastColumn="0" w:oddVBand="0" w:evenVBand="0" w:oddHBand="1" w:evenHBand="0" w:firstRowFirstColumn="0" w:firstRowLastColumn="0" w:lastRowFirstColumn="0" w:lastRowLastColumn="0"/>
            </w:pPr>
            <w:r>
              <w:t>Restecg</w:t>
            </w:r>
          </w:p>
        </w:tc>
        <w:tc>
          <w:tcPr>
            <w:tcW w:w="3240" w:type="dxa"/>
          </w:tcPr>
          <w:p w14:paraId="19626BC4" w14:textId="51EEBC97" w:rsidR="003D3FA6" w:rsidRDefault="00542D4C" w:rsidP="00867E9E">
            <w:pPr>
              <w:pStyle w:val="IsiTabel"/>
              <w:cnfStyle w:val="000000100000" w:firstRow="0" w:lastRow="0" w:firstColumn="0" w:lastColumn="0" w:oddVBand="0" w:evenVBand="0" w:oddHBand="1" w:evenHBand="0" w:firstRowFirstColumn="0" w:firstRowLastColumn="0" w:lastRowFirstColumn="0" w:lastRowLastColumn="0"/>
            </w:pPr>
            <w:r>
              <w:t>Hasil ECG selama istirahat</w:t>
            </w:r>
          </w:p>
        </w:tc>
        <w:tc>
          <w:tcPr>
            <w:tcW w:w="3806" w:type="dxa"/>
          </w:tcPr>
          <w:p w14:paraId="5ACCE67C" w14:textId="77777777" w:rsidR="00D2558F" w:rsidRDefault="00542D4C" w:rsidP="00867E9E">
            <w:pPr>
              <w:pStyle w:val="IsiTabel"/>
              <w:cnfStyle w:val="000000100000" w:firstRow="0" w:lastRow="0" w:firstColumn="0" w:lastColumn="0" w:oddVBand="0" w:evenVBand="0" w:oddHBand="1" w:evenHBand="0" w:firstRowFirstColumn="0" w:firstRowLastColumn="0" w:lastRowFirstColumn="0" w:lastRowLastColumn="0"/>
            </w:pPr>
            <w:r>
              <w:t>0: normal, 1: abnormal (memiliki kelainan pada gelombang ST-T)</w:t>
            </w:r>
          </w:p>
          <w:p w14:paraId="6FCCEBFB" w14:textId="17EC2ED2" w:rsidR="003D3FA6" w:rsidRDefault="00542D4C" w:rsidP="00867E9E">
            <w:pPr>
              <w:pStyle w:val="IsiTabel"/>
              <w:cnfStyle w:val="000000100000" w:firstRow="0" w:lastRow="0" w:firstColumn="0" w:lastColumn="0" w:oddVBand="0" w:evenVBand="0" w:oddHBand="1" w:evenHBand="0" w:firstRowFirstColumn="0" w:firstRowLastColumn="0" w:lastRowFirstColumn="0" w:lastRowLastColumn="0"/>
            </w:pPr>
            <w:r>
              <w:t>2: hipertrofil ventrikel</w:t>
            </w:r>
          </w:p>
        </w:tc>
      </w:tr>
      <w:tr w:rsidR="003D3FA6" w14:paraId="55B2BC3D"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661654F3" w14:textId="391E2A55" w:rsidR="003D3FA6" w:rsidRPr="00685DE1" w:rsidRDefault="00867E9E" w:rsidP="00867E9E">
            <w:pPr>
              <w:pStyle w:val="IsiTabel"/>
              <w:rPr>
                <w:b w:val="0"/>
                <w:bCs w:val="0"/>
              </w:rPr>
            </w:pPr>
            <w:r w:rsidRPr="00685DE1">
              <w:rPr>
                <w:b w:val="0"/>
                <w:bCs w:val="0"/>
              </w:rPr>
              <w:t>8.</w:t>
            </w:r>
          </w:p>
        </w:tc>
        <w:tc>
          <w:tcPr>
            <w:tcW w:w="1530" w:type="dxa"/>
          </w:tcPr>
          <w:p w14:paraId="01C5D455" w14:textId="7D65DCEA" w:rsidR="003D3FA6" w:rsidRDefault="00242E3A" w:rsidP="00867E9E">
            <w:pPr>
              <w:pStyle w:val="IsiTabel"/>
              <w:cnfStyle w:val="000000000000" w:firstRow="0" w:lastRow="0" w:firstColumn="0" w:lastColumn="0" w:oddVBand="0" w:evenVBand="0" w:oddHBand="0" w:evenHBand="0" w:firstRowFirstColumn="0" w:firstRowLastColumn="0" w:lastRowFirstColumn="0" w:lastRowLastColumn="0"/>
            </w:pPr>
            <w:r>
              <w:t>Thalach</w:t>
            </w:r>
          </w:p>
        </w:tc>
        <w:tc>
          <w:tcPr>
            <w:tcW w:w="3240" w:type="dxa"/>
          </w:tcPr>
          <w:p w14:paraId="1D6F837E" w14:textId="6D25A189" w:rsidR="003D3FA6" w:rsidRDefault="00242E3A" w:rsidP="00867E9E">
            <w:pPr>
              <w:pStyle w:val="IsiTabel"/>
              <w:cnfStyle w:val="000000000000" w:firstRow="0" w:lastRow="0" w:firstColumn="0" w:lastColumn="0" w:oddVBand="0" w:evenVBand="0" w:oddHBand="0" w:evenHBand="0" w:firstRowFirstColumn="0" w:firstRowLastColumn="0" w:lastRowFirstColumn="0" w:lastRowLastColumn="0"/>
            </w:pPr>
            <w:r>
              <w:t>Detak jantung maksimal yang dicapai</w:t>
            </w:r>
          </w:p>
        </w:tc>
        <w:tc>
          <w:tcPr>
            <w:tcW w:w="3806" w:type="dxa"/>
          </w:tcPr>
          <w:p w14:paraId="5A143E9C" w14:textId="3E5BD7A1" w:rsidR="003D3FA6" w:rsidRDefault="00242E3A" w:rsidP="00867E9E">
            <w:pPr>
              <w:pStyle w:val="IsiTabel"/>
              <w:cnfStyle w:val="000000000000" w:firstRow="0" w:lastRow="0" w:firstColumn="0" w:lastColumn="0" w:oddVBand="0" w:evenVBand="0" w:oddHBand="0" w:evenHBand="0" w:firstRowFirstColumn="0" w:firstRowLastColumn="0" w:lastRowFirstColumn="0" w:lastRowLastColumn="0"/>
            </w:pPr>
            <w:r>
              <w:t>numerik</w:t>
            </w:r>
          </w:p>
        </w:tc>
      </w:tr>
      <w:tr w:rsidR="003D3FA6" w14:paraId="767D7C9D"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44EC5AA2" w14:textId="32DEE2B9" w:rsidR="003D3FA6" w:rsidRPr="00685DE1" w:rsidRDefault="00867E9E" w:rsidP="00867E9E">
            <w:pPr>
              <w:pStyle w:val="IsiTabel"/>
              <w:rPr>
                <w:b w:val="0"/>
                <w:bCs w:val="0"/>
              </w:rPr>
            </w:pPr>
            <w:r w:rsidRPr="00685DE1">
              <w:rPr>
                <w:b w:val="0"/>
                <w:bCs w:val="0"/>
              </w:rPr>
              <w:t>9.</w:t>
            </w:r>
          </w:p>
        </w:tc>
        <w:tc>
          <w:tcPr>
            <w:tcW w:w="1530" w:type="dxa"/>
          </w:tcPr>
          <w:p w14:paraId="3A5DD6F6" w14:textId="0C519F4A" w:rsidR="003D3FA6" w:rsidRDefault="004751A0" w:rsidP="00867E9E">
            <w:pPr>
              <w:pStyle w:val="IsiTabel"/>
              <w:cnfStyle w:val="000000100000" w:firstRow="0" w:lastRow="0" w:firstColumn="0" w:lastColumn="0" w:oddVBand="0" w:evenVBand="0" w:oddHBand="1" w:evenHBand="0" w:firstRowFirstColumn="0" w:firstRowLastColumn="0" w:lastRowFirstColumn="0" w:lastRowLastColumn="0"/>
            </w:pPr>
            <w:r>
              <w:t>Exang</w:t>
            </w:r>
          </w:p>
        </w:tc>
        <w:tc>
          <w:tcPr>
            <w:tcW w:w="3240" w:type="dxa"/>
          </w:tcPr>
          <w:p w14:paraId="3D0C7A9A" w14:textId="0B9DF047" w:rsidR="003D3FA6" w:rsidRDefault="004751A0" w:rsidP="00867E9E">
            <w:pPr>
              <w:pStyle w:val="IsiTabel"/>
              <w:cnfStyle w:val="000000100000" w:firstRow="0" w:lastRow="0" w:firstColumn="0" w:lastColumn="0" w:oddVBand="0" w:evenVBand="0" w:oddHBand="1" w:evenHBand="0" w:firstRowFirstColumn="0" w:firstRowLastColumn="0" w:lastRowFirstColumn="0" w:lastRowLastColumn="0"/>
            </w:pPr>
            <w:r>
              <w:t>Ukuran boolean yang menunjukan apakah latihan angina terjadi</w:t>
            </w:r>
          </w:p>
        </w:tc>
        <w:tc>
          <w:tcPr>
            <w:tcW w:w="3806" w:type="dxa"/>
          </w:tcPr>
          <w:p w14:paraId="07B85246" w14:textId="77777777" w:rsidR="003D3FA6" w:rsidRDefault="00A31A2D" w:rsidP="00867E9E">
            <w:pPr>
              <w:pStyle w:val="IsiTabel"/>
              <w:cnfStyle w:val="000000100000" w:firstRow="0" w:lastRow="0" w:firstColumn="0" w:lastColumn="0" w:oddVBand="0" w:evenVBand="0" w:oddHBand="1" w:evenHBand="0" w:firstRowFirstColumn="0" w:firstRowLastColumn="0" w:lastRowFirstColumn="0" w:lastRowLastColumn="0"/>
            </w:pPr>
            <w:r>
              <w:t>0: no</w:t>
            </w:r>
          </w:p>
          <w:p w14:paraId="22C83A9E" w14:textId="36F2319B" w:rsidR="00A31A2D" w:rsidRDefault="00A31A2D" w:rsidP="00867E9E">
            <w:pPr>
              <w:pStyle w:val="IsiTabel"/>
              <w:cnfStyle w:val="000000100000" w:firstRow="0" w:lastRow="0" w:firstColumn="0" w:lastColumn="0" w:oddVBand="0" w:evenVBand="0" w:oddHBand="1" w:evenHBand="0" w:firstRowFirstColumn="0" w:firstRowLastColumn="0" w:lastRowFirstColumn="0" w:lastRowLastColumn="0"/>
            </w:pPr>
            <w:r>
              <w:t>1: yes</w:t>
            </w:r>
          </w:p>
        </w:tc>
      </w:tr>
      <w:tr w:rsidR="003D3FA6" w14:paraId="6809C837"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47227C3C" w14:textId="5478E334" w:rsidR="003D3FA6" w:rsidRPr="00685DE1" w:rsidRDefault="00867E9E" w:rsidP="00867E9E">
            <w:pPr>
              <w:pStyle w:val="IsiTabel"/>
              <w:rPr>
                <w:b w:val="0"/>
                <w:bCs w:val="0"/>
              </w:rPr>
            </w:pPr>
            <w:r w:rsidRPr="00685DE1">
              <w:rPr>
                <w:b w:val="0"/>
                <w:bCs w:val="0"/>
              </w:rPr>
              <w:t>10.</w:t>
            </w:r>
          </w:p>
        </w:tc>
        <w:tc>
          <w:tcPr>
            <w:tcW w:w="1530" w:type="dxa"/>
          </w:tcPr>
          <w:p w14:paraId="1104E48A" w14:textId="48F89F8F" w:rsidR="003D3FA6" w:rsidRDefault="00D96AE0" w:rsidP="00867E9E">
            <w:pPr>
              <w:pStyle w:val="IsiTabel"/>
              <w:cnfStyle w:val="000000000000" w:firstRow="0" w:lastRow="0" w:firstColumn="0" w:lastColumn="0" w:oddVBand="0" w:evenVBand="0" w:oddHBand="0" w:evenHBand="0" w:firstRowFirstColumn="0" w:firstRowLastColumn="0" w:lastRowFirstColumn="0" w:lastRowLastColumn="0"/>
            </w:pPr>
            <w:r>
              <w:t>Oldpeak</w:t>
            </w:r>
          </w:p>
        </w:tc>
        <w:tc>
          <w:tcPr>
            <w:tcW w:w="3240" w:type="dxa"/>
          </w:tcPr>
          <w:p w14:paraId="03C03457" w14:textId="21E9016B" w:rsidR="003D3FA6" w:rsidRDefault="00D96AE0" w:rsidP="00867E9E">
            <w:pPr>
              <w:pStyle w:val="IsiTabel"/>
              <w:cnfStyle w:val="000000000000" w:firstRow="0" w:lastRow="0" w:firstColumn="0" w:lastColumn="0" w:oddVBand="0" w:evenVBand="0" w:oddHBand="0" w:evenHBand="0" w:firstRowFirstColumn="0" w:firstRowLastColumn="0" w:lastRowFirstColumn="0" w:lastRowLastColumn="0"/>
            </w:pPr>
            <w:r>
              <w:t>Segment ST yang diperoleh dari hasil ECG</w:t>
            </w:r>
          </w:p>
        </w:tc>
        <w:tc>
          <w:tcPr>
            <w:tcW w:w="3806" w:type="dxa"/>
          </w:tcPr>
          <w:p w14:paraId="7FA4958A" w14:textId="261E1C9A" w:rsidR="003D3FA6" w:rsidRDefault="00A07D34" w:rsidP="00867E9E">
            <w:pPr>
              <w:pStyle w:val="IsiTabel"/>
              <w:cnfStyle w:val="000000000000" w:firstRow="0" w:lastRow="0" w:firstColumn="0" w:lastColumn="0" w:oddVBand="0" w:evenVBand="0" w:oddHBand="0" w:evenHBand="0" w:firstRowFirstColumn="0" w:firstRowLastColumn="0" w:lastRowFirstColumn="0" w:lastRowLastColumn="0"/>
            </w:pPr>
            <w:r>
              <w:t xml:space="preserve">Numerik </w:t>
            </w:r>
          </w:p>
        </w:tc>
      </w:tr>
      <w:tr w:rsidR="003D3FA6" w14:paraId="47353B83"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A52D433" w14:textId="33045031" w:rsidR="003D3FA6" w:rsidRPr="00685DE1" w:rsidRDefault="00867E9E" w:rsidP="00867E9E">
            <w:pPr>
              <w:pStyle w:val="IsiTabel"/>
              <w:rPr>
                <w:b w:val="0"/>
                <w:bCs w:val="0"/>
              </w:rPr>
            </w:pPr>
            <w:r w:rsidRPr="00685DE1">
              <w:rPr>
                <w:b w:val="0"/>
                <w:bCs w:val="0"/>
              </w:rPr>
              <w:t>11.</w:t>
            </w:r>
          </w:p>
        </w:tc>
        <w:tc>
          <w:tcPr>
            <w:tcW w:w="1530" w:type="dxa"/>
          </w:tcPr>
          <w:p w14:paraId="36A389C9" w14:textId="4D245308" w:rsidR="003D3FA6" w:rsidRDefault="00A07D34" w:rsidP="00867E9E">
            <w:pPr>
              <w:pStyle w:val="IsiTabel"/>
              <w:cnfStyle w:val="000000100000" w:firstRow="0" w:lastRow="0" w:firstColumn="0" w:lastColumn="0" w:oddVBand="0" w:evenVBand="0" w:oddHBand="1" w:evenHBand="0" w:firstRowFirstColumn="0" w:firstRowLastColumn="0" w:lastRowFirstColumn="0" w:lastRowLastColumn="0"/>
            </w:pPr>
            <w:r>
              <w:t>Slope</w:t>
            </w:r>
          </w:p>
        </w:tc>
        <w:tc>
          <w:tcPr>
            <w:tcW w:w="3240" w:type="dxa"/>
          </w:tcPr>
          <w:p w14:paraId="3AE9B505" w14:textId="3852A627" w:rsidR="003D3FA6" w:rsidRDefault="00A07D34" w:rsidP="00867E9E">
            <w:pPr>
              <w:pStyle w:val="IsiTabel"/>
              <w:cnfStyle w:val="000000100000" w:firstRow="0" w:lastRow="0" w:firstColumn="0" w:lastColumn="0" w:oddVBand="0" w:evenVBand="0" w:oddHBand="1" w:evenHBand="0" w:firstRowFirstColumn="0" w:firstRowLastColumn="0" w:lastRowFirstColumn="0" w:lastRowLastColumn="0"/>
            </w:pPr>
            <w:r>
              <w:t>Jenis kemiringan segment ST untuk latihan maksimal (puncak)</w:t>
            </w:r>
          </w:p>
        </w:tc>
        <w:tc>
          <w:tcPr>
            <w:tcW w:w="3806" w:type="dxa"/>
          </w:tcPr>
          <w:p w14:paraId="2B7F8612" w14:textId="77777777" w:rsidR="003D3FA6" w:rsidRDefault="00A07D34" w:rsidP="00867E9E">
            <w:pPr>
              <w:pStyle w:val="IsiTabel"/>
              <w:cnfStyle w:val="000000100000" w:firstRow="0" w:lastRow="0" w:firstColumn="0" w:lastColumn="0" w:oddVBand="0" w:evenVBand="0" w:oddHBand="1" w:evenHBand="0" w:firstRowFirstColumn="0" w:firstRowLastColumn="0" w:lastRowFirstColumn="0" w:lastRowLastColumn="0"/>
            </w:pPr>
            <w:r>
              <w:t>1: upsloping</w:t>
            </w:r>
          </w:p>
          <w:p w14:paraId="32D241DB" w14:textId="7CAA12F7" w:rsidR="00A07D34" w:rsidRDefault="00A07D34" w:rsidP="00867E9E">
            <w:pPr>
              <w:pStyle w:val="IsiTabel"/>
              <w:cnfStyle w:val="000000100000" w:firstRow="0" w:lastRow="0" w:firstColumn="0" w:lastColumn="0" w:oddVBand="0" w:evenVBand="0" w:oddHBand="1" w:evenHBand="0" w:firstRowFirstColumn="0" w:firstRowLastColumn="0" w:lastRowFirstColumn="0" w:lastRowLastColumn="0"/>
            </w:pPr>
            <w:r>
              <w:t>2: flat, 3: downsloping</w:t>
            </w:r>
          </w:p>
        </w:tc>
      </w:tr>
      <w:tr w:rsidR="003D3FA6" w14:paraId="6179EF86"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6038D8F8" w14:textId="3FAC2603" w:rsidR="003D3FA6" w:rsidRPr="00685DE1" w:rsidRDefault="00867E9E" w:rsidP="00867E9E">
            <w:pPr>
              <w:pStyle w:val="IsiTabel"/>
              <w:rPr>
                <w:b w:val="0"/>
                <w:bCs w:val="0"/>
              </w:rPr>
            </w:pPr>
            <w:r w:rsidRPr="00685DE1">
              <w:rPr>
                <w:b w:val="0"/>
                <w:bCs w:val="0"/>
              </w:rPr>
              <w:t>12.</w:t>
            </w:r>
          </w:p>
        </w:tc>
        <w:tc>
          <w:tcPr>
            <w:tcW w:w="1530" w:type="dxa"/>
          </w:tcPr>
          <w:p w14:paraId="7FE88DC3" w14:textId="080412B2" w:rsidR="003D3FA6" w:rsidRDefault="00FF545B" w:rsidP="00867E9E">
            <w:pPr>
              <w:pStyle w:val="IsiTabel"/>
              <w:cnfStyle w:val="000000000000" w:firstRow="0" w:lastRow="0" w:firstColumn="0" w:lastColumn="0" w:oddVBand="0" w:evenVBand="0" w:oddHBand="0" w:evenHBand="0" w:firstRowFirstColumn="0" w:firstRowLastColumn="0" w:lastRowFirstColumn="0" w:lastRowLastColumn="0"/>
            </w:pPr>
            <w:r>
              <w:t>Ca</w:t>
            </w:r>
          </w:p>
        </w:tc>
        <w:tc>
          <w:tcPr>
            <w:tcW w:w="3240" w:type="dxa"/>
          </w:tcPr>
          <w:p w14:paraId="179372B8" w14:textId="6761042D" w:rsidR="003D3FA6" w:rsidRDefault="00FF545B" w:rsidP="00867E9E">
            <w:pPr>
              <w:pStyle w:val="IsiTabel"/>
              <w:cnfStyle w:val="000000000000" w:firstRow="0" w:lastRow="0" w:firstColumn="0" w:lastColumn="0" w:oddVBand="0" w:evenVBand="0" w:oddHBand="0" w:evenHBand="0" w:firstRowFirstColumn="0" w:firstRowLastColumn="0" w:lastRowFirstColumn="0" w:lastRowLastColumn="0"/>
            </w:pPr>
            <w:r>
              <w:t>Jumlah vessel yang diwarnai oleh fluroskopi</w:t>
            </w:r>
          </w:p>
        </w:tc>
        <w:tc>
          <w:tcPr>
            <w:tcW w:w="3806" w:type="dxa"/>
          </w:tcPr>
          <w:p w14:paraId="0EA4C082" w14:textId="549C7275" w:rsidR="003D3FA6" w:rsidRDefault="002106CC" w:rsidP="00867E9E">
            <w:pPr>
              <w:pStyle w:val="IsiTabel"/>
              <w:cnfStyle w:val="000000000000" w:firstRow="0" w:lastRow="0" w:firstColumn="0" w:lastColumn="0" w:oddVBand="0" w:evenVBand="0" w:oddHBand="0" w:evenHBand="0" w:firstRowFirstColumn="0" w:firstRowLastColumn="0" w:lastRowFirstColumn="0" w:lastRowLastColumn="0"/>
            </w:pPr>
            <w:r>
              <w:t>0, 1, 2, 3</w:t>
            </w:r>
          </w:p>
        </w:tc>
      </w:tr>
      <w:tr w:rsidR="003D3FA6" w14:paraId="3547019E"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1DE6DFA4" w14:textId="47DAFB90" w:rsidR="003D3FA6" w:rsidRPr="00685DE1" w:rsidRDefault="00867E9E" w:rsidP="00867E9E">
            <w:pPr>
              <w:pStyle w:val="IsiTabel"/>
              <w:rPr>
                <w:b w:val="0"/>
                <w:bCs w:val="0"/>
              </w:rPr>
            </w:pPr>
            <w:r w:rsidRPr="00685DE1">
              <w:rPr>
                <w:b w:val="0"/>
                <w:bCs w:val="0"/>
              </w:rPr>
              <w:t>14.</w:t>
            </w:r>
          </w:p>
        </w:tc>
        <w:tc>
          <w:tcPr>
            <w:tcW w:w="1530" w:type="dxa"/>
          </w:tcPr>
          <w:p w14:paraId="3D1E6900" w14:textId="6C3A54B4" w:rsidR="003D3FA6" w:rsidRDefault="00D95ABA" w:rsidP="00867E9E">
            <w:pPr>
              <w:pStyle w:val="IsiTabel"/>
              <w:cnfStyle w:val="000000100000" w:firstRow="0" w:lastRow="0" w:firstColumn="0" w:lastColumn="0" w:oddVBand="0" w:evenVBand="0" w:oddHBand="1" w:evenHBand="0" w:firstRowFirstColumn="0" w:firstRowLastColumn="0" w:lastRowFirstColumn="0" w:lastRowLastColumn="0"/>
            </w:pPr>
            <w:r>
              <w:t>Thal</w:t>
            </w:r>
          </w:p>
        </w:tc>
        <w:tc>
          <w:tcPr>
            <w:tcW w:w="3240" w:type="dxa"/>
          </w:tcPr>
          <w:p w14:paraId="52AEF758" w14:textId="1928B57B" w:rsidR="003D3FA6" w:rsidRDefault="00D95ABA" w:rsidP="00867E9E">
            <w:pPr>
              <w:pStyle w:val="IsiTabel"/>
              <w:cnfStyle w:val="000000100000" w:firstRow="0" w:lastRow="0" w:firstColumn="0" w:lastColumn="0" w:oddVBand="0" w:evenVBand="0" w:oddHBand="1" w:evenHBand="0" w:firstRowFirstColumn="0" w:firstRowLastColumn="0" w:lastRowFirstColumn="0" w:lastRowLastColumn="0"/>
            </w:pPr>
            <w:r>
              <w:t>Parameter thalasemia</w:t>
            </w:r>
          </w:p>
        </w:tc>
        <w:tc>
          <w:tcPr>
            <w:tcW w:w="3806" w:type="dxa"/>
          </w:tcPr>
          <w:p w14:paraId="1D53DCB6" w14:textId="28F73BCD" w:rsidR="003D3FA6" w:rsidRDefault="00D95ABA" w:rsidP="00867E9E">
            <w:pPr>
              <w:pStyle w:val="IsiTabel"/>
              <w:cnfStyle w:val="000000100000" w:firstRow="0" w:lastRow="0" w:firstColumn="0" w:lastColumn="0" w:oddVBand="0" w:evenVBand="0" w:oddHBand="1" w:evenHBand="0" w:firstRowFirstColumn="0" w:firstRowLastColumn="0" w:lastRowFirstColumn="0" w:lastRowLastColumn="0"/>
            </w:pPr>
            <w:r>
              <w:t>1: normal, 2: cacat tetap, 3: reversible</w:t>
            </w:r>
          </w:p>
        </w:tc>
      </w:tr>
      <w:tr w:rsidR="003D3FA6" w14:paraId="2D5B0A45"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0015D987" w14:textId="20821198" w:rsidR="003D3FA6" w:rsidRPr="00685DE1" w:rsidRDefault="00867E9E" w:rsidP="00867E9E">
            <w:pPr>
              <w:pStyle w:val="IsiTabel"/>
              <w:rPr>
                <w:b w:val="0"/>
                <w:bCs w:val="0"/>
              </w:rPr>
            </w:pPr>
            <w:r w:rsidRPr="00685DE1">
              <w:rPr>
                <w:b w:val="0"/>
                <w:bCs w:val="0"/>
              </w:rPr>
              <w:t>14.</w:t>
            </w:r>
          </w:p>
        </w:tc>
        <w:tc>
          <w:tcPr>
            <w:tcW w:w="1530" w:type="dxa"/>
          </w:tcPr>
          <w:p w14:paraId="6146BC53" w14:textId="13AE1797" w:rsidR="003D3FA6" w:rsidRDefault="00774931" w:rsidP="00867E9E">
            <w:pPr>
              <w:pStyle w:val="IsiTabel"/>
              <w:cnfStyle w:val="000000000000" w:firstRow="0" w:lastRow="0" w:firstColumn="0" w:lastColumn="0" w:oddVBand="0" w:evenVBand="0" w:oddHBand="0" w:evenHBand="0" w:firstRowFirstColumn="0" w:firstRowLastColumn="0" w:lastRowFirstColumn="0" w:lastRowLastColumn="0"/>
            </w:pPr>
            <w:r>
              <w:t>Target</w:t>
            </w:r>
          </w:p>
        </w:tc>
        <w:tc>
          <w:tcPr>
            <w:tcW w:w="3240" w:type="dxa"/>
          </w:tcPr>
          <w:p w14:paraId="71B3A367" w14:textId="7AC5351F" w:rsidR="003D3FA6" w:rsidRDefault="00774931" w:rsidP="00867E9E">
            <w:pPr>
              <w:pStyle w:val="IsiTabel"/>
              <w:cnfStyle w:val="000000000000" w:firstRow="0" w:lastRow="0" w:firstColumn="0" w:lastColumn="0" w:oddVBand="0" w:evenVBand="0" w:oddHBand="0" w:evenHBand="0" w:firstRowFirstColumn="0" w:firstRowLastColumn="0" w:lastRowFirstColumn="0" w:lastRowLastColumn="0"/>
            </w:pPr>
            <w:r>
              <w:t>Target kelas klasifikasi</w:t>
            </w:r>
          </w:p>
        </w:tc>
        <w:tc>
          <w:tcPr>
            <w:tcW w:w="3806" w:type="dxa"/>
          </w:tcPr>
          <w:p w14:paraId="296E9A71" w14:textId="77777777" w:rsidR="003D3FA6" w:rsidRDefault="00774931" w:rsidP="00867E9E">
            <w:pPr>
              <w:pStyle w:val="IsiTabel"/>
              <w:cnfStyle w:val="000000000000" w:firstRow="0" w:lastRow="0" w:firstColumn="0" w:lastColumn="0" w:oddVBand="0" w:evenVBand="0" w:oddHBand="0" w:evenHBand="0" w:firstRowFirstColumn="0" w:firstRowLastColumn="0" w:lastRowFirstColumn="0" w:lastRowLastColumn="0"/>
            </w:pPr>
            <w:r>
              <w:t>0: tidak terkena penyakit jantung</w:t>
            </w:r>
          </w:p>
          <w:p w14:paraId="13909970" w14:textId="596EB2C4" w:rsidR="00774931" w:rsidRDefault="00774931" w:rsidP="00867E9E">
            <w:pPr>
              <w:pStyle w:val="IsiTabel"/>
              <w:cnfStyle w:val="000000000000" w:firstRow="0" w:lastRow="0" w:firstColumn="0" w:lastColumn="0" w:oddVBand="0" w:evenVBand="0" w:oddHBand="0" w:evenHBand="0" w:firstRowFirstColumn="0" w:firstRowLastColumn="0" w:lastRowFirstColumn="0" w:lastRowLastColumn="0"/>
            </w:pPr>
            <w:r>
              <w:t>1: terkena penyakit jantung</w:t>
            </w:r>
          </w:p>
        </w:tc>
      </w:tr>
    </w:tbl>
    <w:p w14:paraId="056A337D" w14:textId="2A1567D7" w:rsidR="005F5C54" w:rsidRDefault="005F5C54" w:rsidP="001C21A6">
      <w:pPr>
        <w:rPr>
          <w:lang w:val="en-US"/>
        </w:rPr>
      </w:pPr>
    </w:p>
    <w:p w14:paraId="3C47FC9C" w14:textId="53BF792E" w:rsidR="005F5C54" w:rsidRDefault="00237214" w:rsidP="00FB07BD">
      <w:pPr>
        <w:rPr>
          <w:lang w:val="en-US"/>
        </w:rPr>
      </w:pPr>
      <w:r w:rsidRPr="00237214">
        <w:rPr>
          <w:lang w:val="en-US"/>
        </w:rPr>
        <w:t xml:space="preserve">Seperti yang dapat dilihat pada </w:t>
      </w:r>
      <w:r w:rsidRPr="00E542DA">
        <w:rPr>
          <w:b/>
          <w:bCs/>
          <w:lang w:val="en-US"/>
        </w:rPr>
        <w:t>Tabel 1.</w:t>
      </w:r>
      <w:r w:rsidRPr="00237214">
        <w:rPr>
          <w:lang w:val="en-US"/>
        </w:rPr>
        <w:t xml:space="preserve"> di atas, jumlah parameter adalah 13 dan 1 kolom target yang terdiri dari 0 dan 1. Untuk penjelas lebih mengenai parameter adalah sebagai berikut.</w:t>
      </w:r>
    </w:p>
    <w:p w14:paraId="7398BAAA" w14:textId="753979A5" w:rsidR="00053C63" w:rsidRDefault="00053C63" w:rsidP="00053C63">
      <w:pPr>
        <w:pStyle w:val="ListParagraph"/>
        <w:numPr>
          <w:ilvl w:val="0"/>
          <w:numId w:val="19"/>
        </w:numPr>
        <w:rPr>
          <w:lang w:val="en-US"/>
        </w:rPr>
      </w:pPr>
      <w:r>
        <w:rPr>
          <w:lang w:val="en-US"/>
        </w:rPr>
        <w:t>Cp</w:t>
      </w:r>
      <w:r w:rsidR="00BB5310">
        <w:rPr>
          <w:lang w:val="en-US"/>
        </w:rPr>
        <w:t xml:space="preserve"> (</w:t>
      </w:r>
      <w:r w:rsidR="0021475D" w:rsidRPr="002D7BDD">
        <w:rPr>
          <w:i/>
          <w:iCs/>
          <w:lang w:val="en-US"/>
        </w:rPr>
        <w:t>Chest Pain Type</w:t>
      </w:r>
      <w:r w:rsidR="00BB5310">
        <w:rPr>
          <w:lang w:val="en-US"/>
        </w:rPr>
        <w:t>)</w:t>
      </w:r>
    </w:p>
    <w:p w14:paraId="3F2D3865" w14:textId="05035E0F" w:rsidR="0021475D" w:rsidRDefault="00FD5C81" w:rsidP="0021475D">
      <w:pPr>
        <w:pStyle w:val="ListParagraph"/>
        <w:numPr>
          <w:ilvl w:val="0"/>
          <w:numId w:val="0"/>
        </w:numPr>
        <w:ind w:left="720"/>
        <w:rPr>
          <w:lang w:val="en-US"/>
        </w:rPr>
      </w:pPr>
      <w:r w:rsidRPr="00FD5C81">
        <w:rPr>
          <w:lang w:val="en-US"/>
        </w:rPr>
        <w:t>Cp adalah nyeri dada yang disebabkan karena otot jantung tidak mendapatkan cukup darah yang kaya dengan oksigen. Nyeri dada dapat menjadi kekhawatiran pada masalah jantung, sehingga sangan umum ketika gejala ini muncul orang akan mengira terjadi serangan jantung.</w:t>
      </w:r>
    </w:p>
    <w:p w14:paraId="20F28686" w14:textId="738E1D80" w:rsidR="00053C63" w:rsidRDefault="00053C63" w:rsidP="00053C63">
      <w:pPr>
        <w:pStyle w:val="ListParagraph"/>
        <w:numPr>
          <w:ilvl w:val="0"/>
          <w:numId w:val="19"/>
        </w:numPr>
        <w:rPr>
          <w:lang w:val="en-US"/>
        </w:rPr>
      </w:pPr>
      <w:r>
        <w:rPr>
          <w:lang w:val="en-US"/>
        </w:rPr>
        <w:t>Trestbps</w:t>
      </w:r>
    </w:p>
    <w:p w14:paraId="2E0EB30F" w14:textId="37226F70" w:rsidR="00436B3A" w:rsidRDefault="00436B3A" w:rsidP="00436B3A">
      <w:pPr>
        <w:pStyle w:val="ListParagraph"/>
        <w:numPr>
          <w:ilvl w:val="0"/>
          <w:numId w:val="0"/>
        </w:numPr>
        <w:ind w:left="720"/>
        <w:rPr>
          <w:lang w:val="en-US"/>
        </w:rPr>
      </w:pPr>
      <w:r w:rsidRPr="00436B3A">
        <w:rPr>
          <w:lang w:val="en-US"/>
        </w:rPr>
        <w:t xml:space="preserve">Tekanan darah adalah ukuran kekuatan yang digunakan jantung untuk memompa darah ke seluruh tubuh. Pengaruh dalam penyakit jantung adalah apabila tekanan darah mengalami pengingkatan. Pengingkatan tekanan darah merupakan beban yang berat sehingga akan menyebabkan </w:t>
      </w:r>
      <w:r w:rsidRPr="00BB7F74">
        <w:rPr>
          <w:i/>
          <w:iCs/>
          <w:lang w:val="en-US"/>
        </w:rPr>
        <w:t>hipertropi ventrikel</w:t>
      </w:r>
      <w:r w:rsidRPr="00436B3A">
        <w:rPr>
          <w:lang w:val="en-US"/>
        </w:rPr>
        <w:t xml:space="preserve"> atau pembesaran </w:t>
      </w:r>
      <w:r w:rsidRPr="00B84CB2">
        <w:rPr>
          <w:i/>
          <w:iCs/>
          <w:lang w:val="en-US"/>
        </w:rPr>
        <w:t>ventrikel</w:t>
      </w:r>
      <w:r w:rsidRPr="00436B3A">
        <w:rPr>
          <w:lang w:val="en-US"/>
        </w:rPr>
        <w:t>.</w:t>
      </w:r>
    </w:p>
    <w:p w14:paraId="4F277557" w14:textId="5DD47F55" w:rsidR="00053C63" w:rsidRDefault="00F00F64" w:rsidP="00053C63">
      <w:pPr>
        <w:pStyle w:val="ListParagraph"/>
        <w:numPr>
          <w:ilvl w:val="0"/>
          <w:numId w:val="19"/>
        </w:numPr>
        <w:rPr>
          <w:lang w:val="en-US"/>
        </w:rPr>
      </w:pPr>
      <w:r>
        <w:rPr>
          <w:lang w:val="en-US"/>
        </w:rPr>
        <w:t xml:space="preserve">Chol </w:t>
      </w:r>
    </w:p>
    <w:p w14:paraId="3C25D704" w14:textId="5121D8E6" w:rsidR="00F00F64" w:rsidRDefault="00133DEC" w:rsidP="00F00F64">
      <w:pPr>
        <w:pStyle w:val="ListParagraph"/>
        <w:numPr>
          <w:ilvl w:val="0"/>
          <w:numId w:val="0"/>
        </w:numPr>
        <w:ind w:left="720"/>
        <w:rPr>
          <w:lang w:val="en-US"/>
        </w:rPr>
      </w:pPr>
      <w:r w:rsidRPr="00133DEC">
        <w:rPr>
          <w:lang w:val="en-US"/>
        </w:rPr>
        <w:t xml:space="preserve">Serum kolesterol adalah senyawa lipid yang mempunyai inti </w:t>
      </w:r>
      <w:r w:rsidRPr="00CE17D5">
        <w:rPr>
          <w:i/>
          <w:iCs/>
          <w:lang w:val="en-US"/>
        </w:rPr>
        <w:t>siklopenta perhidrofenanta</w:t>
      </w:r>
      <w:r w:rsidR="007E5E88">
        <w:rPr>
          <w:lang w:val="en-US"/>
        </w:rPr>
        <w:t xml:space="preserve"> </w:t>
      </w:r>
      <w:r w:rsidR="007E5E88">
        <w:rPr>
          <w:lang w:val="en-US"/>
        </w:rPr>
        <w:fldChar w:fldCharType="begin" w:fldLock="1"/>
      </w:r>
      <w:r w:rsidR="001E656B">
        <w:rPr>
          <w:lang w:val="en-US"/>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7]","plainTextFormattedCitation":"[7]","previouslyFormattedCitation":"[7]"},"properties":{"noteIndex":0},"schema":"https://github.com/citation-style-language/schema/raw/master/csl-citation.json"}</w:instrText>
      </w:r>
      <w:r w:rsidR="007E5E88">
        <w:rPr>
          <w:lang w:val="en-US"/>
        </w:rPr>
        <w:fldChar w:fldCharType="separate"/>
      </w:r>
      <w:r w:rsidR="007E5E88" w:rsidRPr="007E5E88">
        <w:rPr>
          <w:lang w:val="en-US"/>
        </w:rPr>
        <w:t>[7]</w:t>
      </w:r>
      <w:r w:rsidR="007E5E88">
        <w:rPr>
          <w:lang w:val="en-US"/>
        </w:rPr>
        <w:fldChar w:fldCharType="end"/>
      </w:r>
      <w:r w:rsidRPr="00133DEC">
        <w:rPr>
          <w:lang w:val="en-US"/>
        </w:rPr>
        <w:t>. Permasalahan dalam penyakit jantung adalah apabila terjadi penginkatan kadar serum kolesterol. Ukuran kolesterol normal sebaiknya kurang dari 200mg/dl.</w:t>
      </w:r>
    </w:p>
    <w:p w14:paraId="483F7F5B" w14:textId="1BDDED61" w:rsidR="00053C63" w:rsidRDefault="001940E0" w:rsidP="00053C63">
      <w:pPr>
        <w:pStyle w:val="ListParagraph"/>
        <w:numPr>
          <w:ilvl w:val="0"/>
          <w:numId w:val="19"/>
        </w:numPr>
        <w:rPr>
          <w:lang w:val="en-US"/>
        </w:rPr>
      </w:pPr>
      <w:r>
        <w:rPr>
          <w:lang w:val="en-US"/>
        </w:rPr>
        <w:t xml:space="preserve">Fbs </w:t>
      </w:r>
    </w:p>
    <w:p w14:paraId="2BE85B2F" w14:textId="234AFDAB" w:rsidR="001940E0" w:rsidRDefault="001D1210" w:rsidP="001940E0">
      <w:pPr>
        <w:pStyle w:val="ListParagraph"/>
        <w:numPr>
          <w:ilvl w:val="0"/>
          <w:numId w:val="0"/>
        </w:numPr>
        <w:ind w:left="720"/>
        <w:rPr>
          <w:lang w:val="en-US"/>
        </w:rPr>
      </w:pPr>
      <w:r w:rsidRPr="001D1210">
        <w:rPr>
          <w:lang w:val="en-US"/>
        </w:rPr>
        <w:t xml:space="preserve">Fbs adalah ukuran kadar gula yang dilakukan pasien setelah berpuasa selama 8 jam. Ukuran fbs apabila melebihi 120mg/dl maka dapat dikatakan bahawa pasien tersebut memiliki potensi untuk </w:t>
      </w:r>
      <w:r w:rsidRPr="0018517E">
        <w:rPr>
          <w:i/>
          <w:iCs/>
          <w:lang w:val="en-US"/>
        </w:rPr>
        <w:t>diabetes</w:t>
      </w:r>
      <w:r w:rsidRPr="001D1210">
        <w:rPr>
          <w:lang w:val="en-US"/>
        </w:rPr>
        <w:t xml:space="preserve">. Pengaruh </w:t>
      </w:r>
      <w:r w:rsidRPr="0082589B">
        <w:rPr>
          <w:i/>
          <w:iCs/>
          <w:lang w:val="en-US"/>
        </w:rPr>
        <w:t>diabetes militus</w:t>
      </w:r>
      <w:r w:rsidRPr="001D1210">
        <w:rPr>
          <w:lang w:val="en-US"/>
        </w:rPr>
        <w:t xml:space="preserve"> dalam kesehatan jantung </w:t>
      </w:r>
      <w:r w:rsidRPr="001D1210">
        <w:rPr>
          <w:lang w:val="en-US"/>
        </w:rPr>
        <w:lastRenderedPageBreak/>
        <w:t xml:space="preserve">adalah pasien yang memiliki </w:t>
      </w:r>
      <w:r w:rsidRPr="00CB679C">
        <w:rPr>
          <w:i/>
          <w:iCs/>
          <w:lang w:val="en-US"/>
        </w:rPr>
        <w:t>diabetes militus</w:t>
      </w:r>
      <w:r w:rsidRPr="001D1210">
        <w:rPr>
          <w:lang w:val="en-US"/>
        </w:rPr>
        <w:t xml:space="preserve"> mempunyai peluang 10,25 kali lebih besar untuk terkena penyakit jantung daripada pasien yang tidak memiliki </w:t>
      </w:r>
      <w:r w:rsidRPr="0044714A">
        <w:rPr>
          <w:i/>
          <w:iCs/>
          <w:lang w:val="en-US"/>
        </w:rPr>
        <w:t>diabetes militus</w:t>
      </w:r>
      <w:r w:rsidRPr="001D1210">
        <w:rPr>
          <w:lang w:val="en-US"/>
        </w:rPr>
        <w:t>.</w:t>
      </w:r>
    </w:p>
    <w:p w14:paraId="6D599F14" w14:textId="033C9E0D" w:rsidR="00053C63" w:rsidRDefault="002F5396" w:rsidP="00053C63">
      <w:pPr>
        <w:pStyle w:val="ListParagraph"/>
        <w:numPr>
          <w:ilvl w:val="0"/>
          <w:numId w:val="19"/>
        </w:numPr>
        <w:rPr>
          <w:lang w:val="en-US"/>
        </w:rPr>
      </w:pPr>
      <w:r>
        <w:rPr>
          <w:lang w:val="en-US"/>
        </w:rPr>
        <w:t>Restecg</w:t>
      </w:r>
    </w:p>
    <w:p w14:paraId="42ED6638" w14:textId="58468885" w:rsidR="002F5396" w:rsidRDefault="00084F6A" w:rsidP="002F5396">
      <w:pPr>
        <w:pStyle w:val="ListParagraph"/>
        <w:numPr>
          <w:ilvl w:val="0"/>
          <w:numId w:val="0"/>
        </w:numPr>
        <w:ind w:left="720"/>
        <w:rPr>
          <w:lang w:val="en-US"/>
        </w:rPr>
      </w:pPr>
      <w:r w:rsidRPr="00084F6A">
        <w:rPr>
          <w:lang w:val="en-US"/>
        </w:rPr>
        <w:t>Restecg adalah hasil pengukuran ECG pada jantung. ECG dilakukan dengan cara menempatkan sepuluh elektroda pada titik-titik tertentu, enam elektroda dipasangkan di area dada, dan selebihnya dipasangkan pada area ekstrimitas. Pemeriksaan ECG merupakan hal yang wajib dilakukan kepada pasien yang memiliki tanda-tanda atau gejala penyakit jantung</w:t>
      </w:r>
      <w:r w:rsidR="001E656B">
        <w:rPr>
          <w:lang w:val="en-US"/>
        </w:rPr>
        <w:t xml:space="preserve"> </w:t>
      </w:r>
      <w:r w:rsidR="001E656B">
        <w:rPr>
          <w:lang w:val="en-US"/>
        </w:rPr>
        <w:fldChar w:fldCharType="begin" w:fldLock="1"/>
      </w:r>
      <w:r w:rsidR="00953043">
        <w:rPr>
          <w:lang w:val="en-US"/>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8]","plainTextFormattedCitation":"[8]","previouslyFormattedCitation":"[8]"},"properties":{"noteIndex":0},"schema":"https://github.com/citation-style-language/schema/raw/master/csl-citation.json"}</w:instrText>
      </w:r>
      <w:r w:rsidR="001E656B">
        <w:rPr>
          <w:lang w:val="en-US"/>
        </w:rPr>
        <w:fldChar w:fldCharType="separate"/>
      </w:r>
      <w:r w:rsidR="001E656B" w:rsidRPr="001E656B">
        <w:rPr>
          <w:lang w:val="en-US"/>
        </w:rPr>
        <w:t>[8]</w:t>
      </w:r>
      <w:r w:rsidR="001E656B">
        <w:rPr>
          <w:lang w:val="en-US"/>
        </w:rPr>
        <w:fldChar w:fldCharType="end"/>
      </w:r>
      <w:r w:rsidRPr="00084F6A">
        <w:rPr>
          <w:lang w:val="en-US"/>
        </w:rPr>
        <w:t>.</w:t>
      </w:r>
    </w:p>
    <w:p w14:paraId="220BFB6F" w14:textId="797A5F05" w:rsidR="00053C63" w:rsidRDefault="00931889" w:rsidP="00053C63">
      <w:pPr>
        <w:pStyle w:val="ListParagraph"/>
        <w:numPr>
          <w:ilvl w:val="0"/>
          <w:numId w:val="19"/>
        </w:numPr>
        <w:rPr>
          <w:lang w:val="en-US"/>
        </w:rPr>
      </w:pPr>
      <w:r>
        <w:rPr>
          <w:lang w:val="en-US"/>
        </w:rPr>
        <w:t xml:space="preserve">Thalach </w:t>
      </w:r>
    </w:p>
    <w:p w14:paraId="669C3215" w14:textId="2D408A2A" w:rsidR="00931889" w:rsidRDefault="002462E6" w:rsidP="00931889">
      <w:pPr>
        <w:pStyle w:val="ListParagraph"/>
        <w:numPr>
          <w:ilvl w:val="0"/>
          <w:numId w:val="0"/>
        </w:numPr>
        <w:ind w:left="720"/>
        <w:rPr>
          <w:lang w:val="en-US"/>
        </w:rPr>
      </w:pPr>
      <w:r w:rsidRPr="002462E6">
        <w:rPr>
          <w:lang w:val="en-US"/>
        </w:rPr>
        <w:t xml:space="preserve">Thalach adalah ukuran detak jantung maksimal yang dapat dicapai. Detak jantung manusia normal berkisar antara 60 – 100 kali per menit </w:t>
      </w:r>
      <w:r w:rsidR="00953043">
        <w:rPr>
          <w:lang w:val="en-US"/>
        </w:rPr>
        <w:fldChar w:fldCharType="begin" w:fldLock="1"/>
      </w:r>
      <w:r w:rsidR="00167B20">
        <w:rPr>
          <w:lang w:val="en-US"/>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9]","plainTextFormattedCitation":"[9]","previouslyFormattedCitation":"[9]"},"properties":{"noteIndex":0},"schema":"https://github.com/citation-style-language/schema/raw/master/csl-citation.json"}</w:instrText>
      </w:r>
      <w:r w:rsidR="00953043">
        <w:rPr>
          <w:lang w:val="en-US"/>
        </w:rPr>
        <w:fldChar w:fldCharType="separate"/>
      </w:r>
      <w:r w:rsidR="00953043" w:rsidRPr="00953043">
        <w:rPr>
          <w:lang w:val="en-US"/>
        </w:rPr>
        <w:t>[9]</w:t>
      </w:r>
      <w:r w:rsidR="00953043">
        <w:rPr>
          <w:lang w:val="en-US"/>
        </w:rPr>
        <w:fldChar w:fldCharType="end"/>
      </w:r>
      <w:r w:rsidRPr="002462E6">
        <w:rPr>
          <w:lang w:val="en-US"/>
        </w:rPr>
        <w:t>.</w:t>
      </w:r>
    </w:p>
    <w:p w14:paraId="3DF73D80" w14:textId="48820B37" w:rsidR="00053C63" w:rsidRDefault="00BD46B0" w:rsidP="00053C63">
      <w:pPr>
        <w:pStyle w:val="ListParagraph"/>
        <w:numPr>
          <w:ilvl w:val="0"/>
          <w:numId w:val="19"/>
        </w:numPr>
        <w:rPr>
          <w:lang w:val="en-US"/>
        </w:rPr>
      </w:pPr>
      <w:r>
        <w:rPr>
          <w:lang w:val="en-US"/>
        </w:rPr>
        <w:t xml:space="preserve">Exang </w:t>
      </w:r>
    </w:p>
    <w:p w14:paraId="3FF507D6" w14:textId="377B27D7" w:rsidR="00BD46B0" w:rsidRDefault="00D31F76" w:rsidP="00BD46B0">
      <w:pPr>
        <w:pStyle w:val="ListParagraph"/>
        <w:numPr>
          <w:ilvl w:val="0"/>
          <w:numId w:val="0"/>
        </w:numPr>
        <w:ind w:left="720"/>
        <w:rPr>
          <w:lang w:val="en-US"/>
        </w:rPr>
      </w:pPr>
      <w:r w:rsidRPr="00D31F76">
        <w:rPr>
          <w:lang w:val="en-US"/>
        </w:rPr>
        <w:t xml:space="preserve">Exang adalah informasi mengenai latihan angina (nyeri dada) yang dilakukan, apabila selama aktivitas latihan angina dilakukan pasien merasakan rasa sakit maka </w:t>
      </w:r>
      <w:r w:rsidRPr="0052480A">
        <w:rPr>
          <w:i/>
          <w:iCs/>
          <w:lang w:val="en-US"/>
        </w:rPr>
        <w:t>exang</w:t>
      </w:r>
      <w:r w:rsidRPr="00D31F76">
        <w:rPr>
          <w:lang w:val="en-US"/>
        </w:rPr>
        <w:t xml:space="preserve"> akan bernilai 1, dan apabila tidak merasakan rasa sakit maka </w:t>
      </w:r>
      <w:r w:rsidRPr="00941828">
        <w:rPr>
          <w:i/>
          <w:iCs/>
          <w:lang w:val="en-US"/>
        </w:rPr>
        <w:t>exang</w:t>
      </w:r>
      <w:r w:rsidRPr="00D31F76">
        <w:rPr>
          <w:lang w:val="en-US"/>
        </w:rPr>
        <w:t xml:space="preserve"> akan bernilai 0 </w:t>
      </w:r>
      <w:r w:rsidR="00167B20">
        <w:rPr>
          <w:lang w:val="en-US"/>
        </w:rPr>
        <w:fldChar w:fldCharType="begin" w:fldLock="1"/>
      </w:r>
      <w:r w:rsidR="00907DD4">
        <w:rPr>
          <w:lang w:val="en-US"/>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10]","plainTextFormattedCitation":"[10]","previouslyFormattedCitation":"[10]"},"properties":{"noteIndex":0},"schema":"https://github.com/citation-style-language/schema/raw/master/csl-citation.json"}</w:instrText>
      </w:r>
      <w:r w:rsidR="00167B20">
        <w:rPr>
          <w:lang w:val="en-US"/>
        </w:rPr>
        <w:fldChar w:fldCharType="separate"/>
      </w:r>
      <w:r w:rsidR="00167B20" w:rsidRPr="00167B20">
        <w:rPr>
          <w:lang w:val="en-US"/>
        </w:rPr>
        <w:t>[10]</w:t>
      </w:r>
      <w:r w:rsidR="00167B20">
        <w:rPr>
          <w:lang w:val="en-US"/>
        </w:rPr>
        <w:fldChar w:fldCharType="end"/>
      </w:r>
      <w:r w:rsidRPr="00D31F76">
        <w:rPr>
          <w:lang w:val="en-US"/>
        </w:rPr>
        <w:t>.</w:t>
      </w:r>
    </w:p>
    <w:p w14:paraId="25A0BE10" w14:textId="3113A282" w:rsidR="00053C63" w:rsidRDefault="00374A8C" w:rsidP="00053C63">
      <w:pPr>
        <w:pStyle w:val="ListParagraph"/>
        <w:numPr>
          <w:ilvl w:val="0"/>
          <w:numId w:val="19"/>
        </w:numPr>
        <w:rPr>
          <w:lang w:val="en-US"/>
        </w:rPr>
      </w:pPr>
      <w:r>
        <w:rPr>
          <w:lang w:val="en-US"/>
        </w:rPr>
        <w:t>Oldpeak</w:t>
      </w:r>
    </w:p>
    <w:p w14:paraId="25C4F07A" w14:textId="486A0726" w:rsidR="00374A8C" w:rsidRDefault="00B55BD8" w:rsidP="00374A8C">
      <w:pPr>
        <w:pStyle w:val="ListParagraph"/>
        <w:numPr>
          <w:ilvl w:val="0"/>
          <w:numId w:val="0"/>
        </w:numPr>
        <w:ind w:left="720"/>
        <w:rPr>
          <w:lang w:val="en-US"/>
        </w:rPr>
      </w:pPr>
      <w:r w:rsidRPr="00B55BD8">
        <w:rPr>
          <w:lang w:val="en-US"/>
        </w:rPr>
        <w:t xml:space="preserve">Oldpeak adalah ukuran gelombang segment ST yang terjadi diakibatkan oleh latihan </w:t>
      </w:r>
      <w:r w:rsidRPr="0021084E">
        <w:rPr>
          <w:i/>
          <w:iCs/>
          <w:lang w:val="en-US"/>
        </w:rPr>
        <w:t>relative</w:t>
      </w:r>
      <w:r w:rsidRPr="00B55BD8">
        <w:rPr>
          <w:lang w:val="en-US"/>
        </w:rPr>
        <w:t xml:space="preserve"> terhadap kondisi jantung saat beristirahat atau tidak bekerja keras. Ukuran oldpeak biasanya didefinisikan dengan nilai 0 sampai 3mm </w:t>
      </w:r>
      <w:r w:rsidR="00907DD4">
        <w:rPr>
          <w:lang w:val="en-US"/>
        </w:rPr>
        <w:fldChar w:fldCharType="begin" w:fldLock="1"/>
      </w:r>
      <w:r w:rsidR="00703650">
        <w:rPr>
          <w:lang w:val="en-US"/>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11]","plainTextFormattedCitation":"[11]","previouslyFormattedCitation":"[11]"},"properties":{"noteIndex":0},"schema":"https://github.com/citation-style-language/schema/raw/master/csl-citation.json"}</w:instrText>
      </w:r>
      <w:r w:rsidR="00907DD4">
        <w:rPr>
          <w:lang w:val="en-US"/>
        </w:rPr>
        <w:fldChar w:fldCharType="separate"/>
      </w:r>
      <w:r w:rsidR="00907DD4" w:rsidRPr="00907DD4">
        <w:rPr>
          <w:lang w:val="en-US"/>
        </w:rPr>
        <w:t>[11]</w:t>
      </w:r>
      <w:r w:rsidR="00907DD4">
        <w:rPr>
          <w:lang w:val="en-US"/>
        </w:rPr>
        <w:fldChar w:fldCharType="end"/>
      </w:r>
      <w:r w:rsidRPr="00B55BD8">
        <w:rPr>
          <w:lang w:val="en-US"/>
        </w:rPr>
        <w:t>.</w:t>
      </w:r>
    </w:p>
    <w:p w14:paraId="27AC5235" w14:textId="1E0EBDCC" w:rsidR="00053C63" w:rsidRDefault="00053C63" w:rsidP="00053C63">
      <w:pPr>
        <w:pStyle w:val="ListParagraph"/>
        <w:numPr>
          <w:ilvl w:val="0"/>
          <w:numId w:val="19"/>
        </w:numPr>
        <w:rPr>
          <w:lang w:val="en-US"/>
        </w:rPr>
      </w:pPr>
      <w:r>
        <w:rPr>
          <w:lang w:val="en-US"/>
        </w:rPr>
        <w:t>S</w:t>
      </w:r>
      <w:r w:rsidR="005155DF">
        <w:rPr>
          <w:lang w:val="en-US"/>
        </w:rPr>
        <w:t>lope</w:t>
      </w:r>
    </w:p>
    <w:p w14:paraId="3693F6C1" w14:textId="1200C741" w:rsidR="00A265B2" w:rsidRDefault="000D03E0" w:rsidP="00A265B2">
      <w:pPr>
        <w:pStyle w:val="ListParagraph"/>
        <w:numPr>
          <w:ilvl w:val="0"/>
          <w:numId w:val="0"/>
        </w:numPr>
        <w:ind w:left="720"/>
        <w:rPr>
          <w:lang w:val="en-US"/>
        </w:rPr>
      </w:pPr>
      <w:r w:rsidRPr="000D03E0">
        <w:rPr>
          <w:lang w:val="en-US"/>
        </w:rPr>
        <w:t xml:space="preserve">Slope adalah jenis kemiringan segment ST yang terdapat pada gambar grafik hasil pemerikasaan ECG, segment ST yang dihasilkan dari pemeriksaan nantinya dapat dihubungkan dengan ketidaknormalan pada dinding jantung </w:t>
      </w:r>
      <w:r w:rsidR="00703650">
        <w:rPr>
          <w:lang w:val="en-US"/>
        </w:rPr>
        <w:fldChar w:fldCharType="begin" w:fldLock="1"/>
      </w:r>
      <w:r w:rsidR="002B22A6">
        <w:rPr>
          <w:lang w:val="en-US"/>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12]","plainTextFormattedCitation":"[12]","previouslyFormattedCitation":"[12]"},"properties":{"noteIndex":0},"schema":"https://github.com/citation-style-language/schema/raw/master/csl-citation.json"}</w:instrText>
      </w:r>
      <w:r w:rsidR="00703650">
        <w:rPr>
          <w:lang w:val="en-US"/>
        </w:rPr>
        <w:fldChar w:fldCharType="separate"/>
      </w:r>
      <w:r w:rsidR="00703650" w:rsidRPr="00703650">
        <w:rPr>
          <w:lang w:val="en-US"/>
        </w:rPr>
        <w:t>[12]</w:t>
      </w:r>
      <w:r w:rsidR="00703650">
        <w:rPr>
          <w:lang w:val="en-US"/>
        </w:rPr>
        <w:fldChar w:fldCharType="end"/>
      </w:r>
      <w:r w:rsidRPr="000D03E0">
        <w:rPr>
          <w:lang w:val="en-US"/>
        </w:rPr>
        <w:t>.</w:t>
      </w:r>
    </w:p>
    <w:p w14:paraId="29C8F19B" w14:textId="46463FCC" w:rsidR="00053C63" w:rsidRDefault="005155DF" w:rsidP="00053C63">
      <w:pPr>
        <w:pStyle w:val="ListParagraph"/>
        <w:numPr>
          <w:ilvl w:val="0"/>
          <w:numId w:val="19"/>
        </w:numPr>
        <w:rPr>
          <w:lang w:val="en-US"/>
        </w:rPr>
      </w:pPr>
      <w:r>
        <w:rPr>
          <w:lang w:val="en-US"/>
        </w:rPr>
        <w:t xml:space="preserve">Ca </w:t>
      </w:r>
    </w:p>
    <w:p w14:paraId="100A5BB1" w14:textId="53C46A00" w:rsidR="000948FD" w:rsidRDefault="00C73A65" w:rsidP="000948FD">
      <w:pPr>
        <w:pStyle w:val="ListParagraph"/>
        <w:numPr>
          <w:ilvl w:val="0"/>
          <w:numId w:val="0"/>
        </w:numPr>
        <w:ind w:left="720"/>
        <w:rPr>
          <w:lang w:val="en-US"/>
        </w:rPr>
      </w:pPr>
      <w:r w:rsidRPr="00C73A65">
        <w:rPr>
          <w:lang w:val="en-US"/>
        </w:rPr>
        <w:t xml:space="preserve">Ca adalah jumlah dari </w:t>
      </w:r>
      <w:r w:rsidRPr="007156BB">
        <w:rPr>
          <w:i/>
          <w:iCs/>
          <w:lang w:val="en-US"/>
        </w:rPr>
        <w:t>vessel</w:t>
      </w:r>
      <w:r w:rsidRPr="00C73A65">
        <w:rPr>
          <w:lang w:val="en-US"/>
        </w:rPr>
        <w:t xml:space="preserve"> yang diwarnai oleh </w:t>
      </w:r>
      <w:r w:rsidRPr="0034502A">
        <w:rPr>
          <w:i/>
          <w:iCs/>
          <w:lang w:val="en-US"/>
        </w:rPr>
        <w:t>fluroskopi</w:t>
      </w:r>
      <w:r w:rsidRPr="00C73A65">
        <w:rPr>
          <w:lang w:val="en-US"/>
        </w:rPr>
        <w:t xml:space="preserve">. Teknik </w:t>
      </w:r>
      <w:r w:rsidRPr="001A7356">
        <w:rPr>
          <w:i/>
          <w:iCs/>
          <w:lang w:val="en-US"/>
        </w:rPr>
        <w:t>fluroskopi</w:t>
      </w:r>
      <w:r w:rsidRPr="00C73A65">
        <w:rPr>
          <w:lang w:val="en-US"/>
        </w:rPr>
        <w:t xml:space="preserve"> adalah teknik yang memanfaatkan salah satu sinar X yaitu jika sinar tersebut terkena bahan maka akan berpenda menjadi warna tertentu </w:t>
      </w:r>
      <w:r w:rsidR="002B22A6">
        <w:rPr>
          <w:lang w:val="en-US"/>
        </w:rPr>
        <w:fldChar w:fldCharType="begin" w:fldLock="1"/>
      </w:r>
      <w:r w:rsidR="00FA601D">
        <w:rPr>
          <w:lang w:val="en-US"/>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13]","plainTextFormattedCitation":"[13]","previouslyFormattedCitation":"[13]"},"properties":{"noteIndex":0},"schema":"https://github.com/citation-style-language/schema/raw/master/csl-citation.json"}</w:instrText>
      </w:r>
      <w:r w:rsidR="002B22A6">
        <w:rPr>
          <w:lang w:val="en-US"/>
        </w:rPr>
        <w:fldChar w:fldCharType="separate"/>
      </w:r>
      <w:r w:rsidR="002B22A6" w:rsidRPr="002B22A6">
        <w:rPr>
          <w:lang w:val="en-US"/>
        </w:rPr>
        <w:t>[13]</w:t>
      </w:r>
      <w:r w:rsidR="002B22A6">
        <w:rPr>
          <w:lang w:val="en-US"/>
        </w:rPr>
        <w:fldChar w:fldCharType="end"/>
      </w:r>
      <w:r w:rsidRPr="00C73A65">
        <w:rPr>
          <w:lang w:val="en-US"/>
        </w:rPr>
        <w:t xml:space="preserve">. </w:t>
      </w:r>
      <w:r w:rsidRPr="00EF5CBA">
        <w:rPr>
          <w:i/>
          <w:iCs/>
          <w:lang w:val="en-US"/>
        </w:rPr>
        <w:t>Fluroskopi</w:t>
      </w:r>
      <w:r w:rsidRPr="00C73A65">
        <w:rPr>
          <w:lang w:val="en-US"/>
        </w:rPr>
        <w:t xml:space="preserve"> juga dapat digunakan untuk menunjang prosedur medis tertentu contohnya pada prosedur pemasangan </w:t>
      </w:r>
      <w:r w:rsidRPr="00E9228A">
        <w:rPr>
          <w:i/>
          <w:iCs/>
          <w:lang w:val="en-US"/>
        </w:rPr>
        <w:t>ring</w:t>
      </w:r>
      <w:r w:rsidRPr="00C73A65">
        <w:rPr>
          <w:lang w:val="en-US"/>
        </w:rPr>
        <w:t xml:space="preserve"> jantung </w:t>
      </w:r>
      <w:r w:rsidR="00FA601D">
        <w:rPr>
          <w:lang w:val="en-US"/>
        </w:rPr>
        <w:fldChar w:fldCharType="begin" w:fldLock="1"/>
      </w:r>
      <w:r w:rsidR="009F4FF8">
        <w:rPr>
          <w:lang w:val="en-US"/>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14]","plainTextFormattedCitation":"[14]","previouslyFormattedCitation":"[14]"},"properties":{"noteIndex":0},"schema":"https://github.com/citation-style-language/schema/raw/master/csl-citation.json"}</w:instrText>
      </w:r>
      <w:r w:rsidR="00FA601D">
        <w:rPr>
          <w:lang w:val="en-US"/>
        </w:rPr>
        <w:fldChar w:fldCharType="separate"/>
      </w:r>
      <w:r w:rsidR="00FA601D" w:rsidRPr="00FA601D">
        <w:rPr>
          <w:lang w:val="en-US"/>
        </w:rPr>
        <w:t>[14]</w:t>
      </w:r>
      <w:r w:rsidR="00FA601D">
        <w:rPr>
          <w:lang w:val="en-US"/>
        </w:rPr>
        <w:fldChar w:fldCharType="end"/>
      </w:r>
      <w:r w:rsidRPr="00C73A65">
        <w:rPr>
          <w:lang w:val="en-US"/>
        </w:rPr>
        <w:t>.</w:t>
      </w:r>
    </w:p>
    <w:p w14:paraId="3521208D" w14:textId="093DAE26" w:rsidR="00053C63" w:rsidRDefault="00685BDA" w:rsidP="00685BDA">
      <w:pPr>
        <w:pStyle w:val="ListParagraph"/>
        <w:numPr>
          <w:ilvl w:val="0"/>
          <w:numId w:val="19"/>
        </w:numPr>
        <w:rPr>
          <w:lang w:val="en-US"/>
        </w:rPr>
      </w:pPr>
      <w:r>
        <w:rPr>
          <w:lang w:val="en-US"/>
        </w:rPr>
        <w:t xml:space="preserve">Thal </w:t>
      </w:r>
    </w:p>
    <w:p w14:paraId="3193C430" w14:textId="7FE00568" w:rsidR="00FB07BD" w:rsidRDefault="008560A3" w:rsidP="00EF1AF8">
      <w:pPr>
        <w:pStyle w:val="ListParagraph"/>
        <w:numPr>
          <w:ilvl w:val="0"/>
          <w:numId w:val="0"/>
        </w:numPr>
        <w:ind w:left="720"/>
        <w:rPr>
          <w:lang w:val="en-US"/>
        </w:rPr>
      </w:pPr>
      <w:r w:rsidRPr="008560A3">
        <w:rPr>
          <w:lang w:val="en-US"/>
        </w:rPr>
        <w:t xml:space="preserve">Thal adalah parameter </w:t>
      </w:r>
      <w:r w:rsidRPr="00A226B8">
        <w:rPr>
          <w:i/>
          <w:iCs/>
          <w:lang w:val="en-US"/>
        </w:rPr>
        <w:t>thalasemia</w:t>
      </w:r>
      <w:r w:rsidRPr="008560A3">
        <w:rPr>
          <w:lang w:val="en-US"/>
        </w:rPr>
        <w:t xml:space="preserve"> yang dimiliki pasien. </w:t>
      </w:r>
      <w:r w:rsidRPr="00A76FC9">
        <w:rPr>
          <w:i/>
          <w:iCs/>
          <w:lang w:val="en-US"/>
        </w:rPr>
        <w:t>Thalasemia</w:t>
      </w:r>
      <w:r w:rsidRPr="008560A3">
        <w:rPr>
          <w:lang w:val="en-US"/>
        </w:rPr>
        <w:t xml:space="preserve"> adalah sebuah penyakit keturunan yang diakibatkan oleh gagalnya pembentukan satu dari empat asam amino yang membentuk </w:t>
      </w:r>
      <w:r w:rsidRPr="00EF481A">
        <w:rPr>
          <w:i/>
          <w:iCs/>
          <w:lang w:val="en-US"/>
        </w:rPr>
        <w:t>hemoglobin</w:t>
      </w:r>
      <w:r w:rsidRPr="008560A3">
        <w:rPr>
          <w:lang w:val="en-US"/>
        </w:rPr>
        <w:t xml:space="preserve">, sehingga </w:t>
      </w:r>
      <w:r w:rsidRPr="00EF481A">
        <w:rPr>
          <w:i/>
          <w:iCs/>
          <w:lang w:val="en-US"/>
        </w:rPr>
        <w:t>hemoglobin</w:t>
      </w:r>
      <w:r w:rsidRPr="008560A3">
        <w:rPr>
          <w:lang w:val="en-US"/>
        </w:rPr>
        <w:t xml:space="preserve"> tidak terbentuk secara sempurna </w:t>
      </w:r>
      <w:r w:rsidR="009F4FF8">
        <w:rPr>
          <w:lang w:val="en-US"/>
        </w:rPr>
        <w:fldChar w:fldCharType="begin" w:fldLock="1"/>
      </w:r>
      <w:r w:rsidR="00A252A3">
        <w:rPr>
          <w:lang w:val="en-US"/>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15]","plainTextFormattedCitation":"[15]","previouslyFormattedCitation":"[15]"},"properties":{"noteIndex":0},"schema":"https://github.com/citation-style-language/schema/raw/master/csl-citation.json"}</w:instrText>
      </w:r>
      <w:r w:rsidR="009F4FF8">
        <w:rPr>
          <w:lang w:val="en-US"/>
        </w:rPr>
        <w:fldChar w:fldCharType="separate"/>
      </w:r>
      <w:r w:rsidR="009F4FF8" w:rsidRPr="009F4FF8">
        <w:rPr>
          <w:lang w:val="en-US"/>
        </w:rPr>
        <w:t>[15]</w:t>
      </w:r>
      <w:r w:rsidR="009F4FF8">
        <w:rPr>
          <w:lang w:val="en-US"/>
        </w:rPr>
        <w:fldChar w:fldCharType="end"/>
      </w:r>
      <w:r w:rsidRPr="008560A3">
        <w:rPr>
          <w:lang w:val="en-US"/>
        </w:rPr>
        <w:t>.</w:t>
      </w:r>
    </w:p>
    <w:p w14:paraId="23464040" w14:textId="7445727B" w:rsidR="0075091B" w:rsidRPr="00061663" w:rsidRDefault="0075091B" w:rsidP="0075091B">
      <w:pPr>
        <w:pStyle w:val="Heading2"/>
        <w:rPr>
          <w:lang w:val="en-US"/>
        </w:rPr>
      </w:pPr>
      <w:r>
        <w:rPr>
          <w:lang w:val="en-US"/>
        </w:rPr>
        <w:t>Analisis</w:t>
      </w:r>
    </w:p>
    <w:p w14:paraId="5B2B2B7C" w14:textId="7A175C63" w:rsidR="007C6C72" w:rsidRDefault="00381D8E" w:rsidP="007C6C72">
      <w:pPr>
        <w:pStyle w:val="Heading3"/>
        <w:rPr>
          <w:lang w:val="en-US"/>
        </w:rPr>
      </w:pPr>
      <w:r>
        <w:rPr>
          <w:lang w:val="en-US"/>
        </w:rPr>
        <w:t>Preprocessing</w:t>
      </w:r>
    </w:p>
    <w:p w14:paraId="6D403B6C" w14:textId="11D9B61A" w:rsidR="00F32EAA" w:rsidRDefault="00F32EAA" w:rsidP="00F32EAA">
      <w:pPr>
        <w:rPr>
          <w:lang w:val="en-US"/>
        </w:rPr>
      </w:pPr>
      <w:r w:rsidRPr="00F32EAA">
        <w:rPr>
          <w:lang w:val="en-US"/>
        </w:rPr>
        <w:t xml:space="preserve">Tahapan proses </w:t>
      </w:r>
      <w:r w:rsidRPr="00A05AFC">
        <w:rPr>
          <w:i/>
          <w:iCs/>
          <w:lang w:val="en-US"/>
        </w:rPr>
        <w:t>preprocessing</w:t>
      </w:r>
      <w:r w:rsidRPr="00F32EAA">
        <w:rPr>
          <w:lang w:val="en-US"/>
        </w:rPr>
        <w:t xml:space="preserve"> yang dilakukan pada penelitian ini dapat dilihat pada </w:t>
      </w:r>
      <w:r w:rsidRPr="00C34A47">
        <w:rPr>
          <w:i/>
          <w:iCs/>
          <w:lang w:val="en-US"/>
        </w:rPr>
        <w:t>Flowchart</w:t>
      </w:r>
      <w:r w:rsidRPr="00F32EAA">
        <w:rPr>
          <w:lang w:val="en-US"/>
        </w:rPr>
        <w:t xml:space="preserve"> yang ditampilkan pada </w:t>
      </w:r>
      <w:r w:rsidRPr="0008044B">
        <w:rPr>
          <w:b/>
          <w:bCs/>
          <w:lang w:val="en-US"/>
        </w:rPr>
        <w:t xml:space="preserve">Gambar </w:t>
      </w:r>
      <w:r w:rsidR="0008044B" w:rsidRPr="0008044B">
        <w:rPr>
          <w:b/>
          <w:bCs/>
          <w:lang w:val="en-US"/>
        </w:rPr>
        <w:t>2</w:t>
      </w:r>
      <w:r w:rsidRPr="0008044B">
        <w:rPr>
          <w:b/>
          <w:bCs/>
          <w:lang w:val="en-US"/>
        </w:rPr>
        <w:t>.</w:t>
      </w:r>
      <w:r w:rsidRPr="00F32EAA">
        <w:rPr>
          <w:lang w:val="en-US"/>
        </w:rPr>
        <w:t xml:space="preserve"> di bawah ini.</w:t>
      </w:r>
    </w:p>
    <w:p w14:paraId="08C2B400" w14:textId="77777777" w:rsidR="00802567" w:rsidRDefault="00802567" w:rsidP="00802567">
      <w:pPr>
        <w:keepNext/>
        <w:jc w:val="center"/>
      </w:pPr>
      <w:r>
        <w:rPr>
          <w:lang w:val="en-US"/>
        </w:rPr>
        <w:lastRenderedPageBreak/>
        <w:drawing>
          <wp:inline distT="0" distB="0" distL="0" distR="0" wp14:anchorId="5E357DBB" wp14:editId="6B7D7D57">
            <wp:extent cx="3402433" cy="2301986"/>
            <wp:effectExtent l="0" t="0" r="7620"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29216" cy="2320107"/>
                    </a:xfrm>
                    <a:prstGeom prst="rect">
                      <a:avLst/>
                    </a:prstGeom>
                  </pic:spPr>
                </pic:pic>
              </a:graphicData>
            </a:graphic>
          </wp:inline>
        </w:drawing>
      </w:r>
    </w:p>
    <w:p w14:paraId="682BC874" w14:textId="4223D725" w:rsidR="00802567" w:rsidRPr="00802567" w:rsidRDefault="00802567" w:rsidP="00802567">
      <w:pPr>
        <w:pStyle w:val="Caption"/>
        <w:rPr>
          <w:lang w:val="en-US"/>
        </w:rPr>
      </w:pPr>
      <w:r w:rsidRPr="00E21E46">
        <w:rPr>
          <w:b/>
          <w:bCs/>
        </w:rPr>
        <w:t xml:space="preserve">Gambar </w:t>
      </w:r>
      <w:r w:rsidRPr="00E21E46">
        <w:rPr>
          <w:b/>
          <w:bCs/>
        </w:rPr>
        <w:fldChar w:fldCharType="begin"/>
      </w:r>
      <w:r w:rsidRPr="00E21E46">
        <w:rPr>
          <w:b/>
          <w:bCs/>
        </w:rPr>
        <w:instrText xml:space="preserve"> SEQ Gambar \* ARABIC </w:instrText>
      </w:r>
      <w:r w:rsidRPr="00E21E46">
        <w:rPr>
          <w:b/>
          <w:bCs/>
        </w:rPr>
        <w:fldChar w:fldCharType="separate"/>
      </w:r>
      <w:r w:rsidR="00971FB2">
        <w:rPr>
          <w:b/>
          <w:bCs/>
        </w:rPr>
        <w:t>2</w:t>
      </w:r>
      <w:r w:rsidRPr="00E21E46">
        <w:rPr>
          <w:b/>
          <w:bCs/>
        </w:rPr>
        <w:fldChar w:fldCharType="end"/>
      </w:r>
      <w:r w:rsidRPr="00E21E46">
        <w:rPr>
          <w:b/>
          <w:bCs/>
          <w:lang w:val="en-US"/>
        </w:rPr>
        <w:t>.</w:t>
      </w:r>
      <w:r>
        <w:rPr>
          <w:lang w:val="en-US"/>
        </w:rPr>
        <w:t xml:space="preserve"> Flowchart Preprocessing</w:t>
      </w:r>
    </w:p>
    <w:p w14:paraId="556E76ED" w14:textId="5BB48F91" w:rsidR="00A47DC5" w:rsidRDefault="00B210B2" w:rsidP="007C6C72">
      <w:pPr>
        <w:rPr>
          <w:lang w:val="en-US"/>
        </w:rPr>
      </w:pPr>
      <w:r w:rsidRPr="00B210B2">
        <w:rPr>
          <w:lang w:val="en-US"/>
        </w:rPr>
        <w:t xml:space="preserve">Seperti yang dapa dilihat pada </w:t>
      </w:r>
      <w:r w:rsidRPr="00B24999">
        <w:rPr>
          <w:b/>
          <w:bCs/>
          <w:lang w:val="en-US"/>
        </w:rPr>
        <w:t>Gambar 2</w:t>
      </w:r>
      <w:r w:rsidR="00B24999" w:rsidRPr="00B24999">
        <w:rPr>
          <w:b/>
          <w:bCs/>
          <w:lang w:val="en-US"/>
        </w:rPr>
        <w:t>.</w:t>
      </w:r>
      <w:r w:rsidRPr="00B210B2">
        <w:rPr>
          <w:lang w:val="en-US"/>
        </w:rPr>
        <w:t xml:space="preserve"> di atas, proses </w:t>
      </w:r>
      <w:r w:rsidRPr="00F16774">
        <w:rPr>
          <w:i/>
          <w:iCs/>
          <w:lang w:val="en-US"/>
        </w:rPr>
        <w:t>preprocessing</w:t>
      </w:r>
      <w:r w:rsidRPr="00B210B2">
        <w:rPr>
          <w:lang w:val="en-US"/>
        </w:rPr>
        <w:t xml:space="preserve"> yang dilakukan terdiri dari beberapa proses seperti hapus </w:t>
      </w:r>
      <w:r w:rsidRPr="0067503E">
        <w:rPr>
          <w:i/>
          <w:iCs/>
          <w:lang w:val="en-US"/>
        </w:rPr>
        <w:t>outlier</w:t>
      </w:r>
      <w:r w:rsidRPr="00B210B2">
        <w:rPr>
          <w:lang w:val="en-US"/>
        </w:rPr>
        <w:t xml:space="preserve">, kemudian melakukan </w:t>
      </w:r>
      <w:r w:rsidRPr="00B25EE5">
        <w:rPr>
          <w:i/>
          <w:iCs/>
          <w:lang w:val="en-US"/>
        </w:rPr>
        <w:t>dataset splitting</w:t>
      </w:r>
      <w:r w:rsidRPr="00B210B2">
        <w:rPr>
          <w:lang w:val="en-US"/>
        </w:rPr>
        <w:t xml:space="preserve"> untuk membagi </w:t>
      </w:r>
      <w:r w:rsidR="00536A66" w:rsidRPr="00536A66">
        <w:rPr>
          <w:lang w:val="en-US"/>
        </w:rPr>
        <w:t>data</w:t>
      </w:r>
      <w:r w:rsidR="00B86CA2">
        <w:rPr>
          <w:lang w:val="en-US"/>
        </w:rPr>
        <w:t xml:space="preserve"> menjadi </w:t>
      </w:r>
      <w:r w:rsidR="00B86CA2" w:rsidRPr="00B86CA2">
        <w:rPr>
          <w:i/>
          <w:iCs/>
          <w:lang w:val="en-US"/>
        </w:rPr>
        <w:t>data training</w:t>
      </w:r>
      <w:r w:rsidR="00B86CA2">
        <w:rPr>
          <w:lang w:val="en-US"/>
        </w:rPr>
        <w:t xml:space="preserve"> dan </w:t>
      </w:r>
      <w:r w:rsidR="00B86CA2" w:rsidRPr="00B86CA2">
        <w:rPr>
          <w:i/>
          <w:iCs/>
          <w:lang w:val="en-US"/>
        </w:rPr>
        <w:t>data testing</w:t>
      </w:r>
      <w:r w:rsidRPr="00B210B2">
        <w:rPr>
          <w:lang w:val="en-US"/>
        </w:rPr>
        <w:t>.</w:t>
      </w:r>
      <w:r w:rsidR="005A0AF3">
        <w:rPr>
          <w:lang w:val="en-US"/>
        </w:rPr>
        <w:t xml:space="preserve"> Flowchart dataset splitting dapat dilihat pada </w:t>
      </w:r>
      <w:r w:rsidR="005A0AF3" w:rsidRPr="00680571">
        <w:rPr>
          <w:b/>
          <w:bCs/>
          <w:lang w:val="en-US"/>
        </w:rPr>
        <w:t>Gambar</w:t>
      </w:r>
      <w:r w:rsidR="00680571" w:rsidRPr="00680571">
        <w:rPr>
          <w:b/>
          <w:bCs/>
          <w:lang w:val="en-US"/>
        </w:rPr>
        <w:t xml:space="preserve"> 3.</w:t>
      </w:r>
      <w:r w:rsidR="005A0AF3">
        <w:rPr>
          <w:lang w:val="en-US"/>
        </w:rPr>
        <w:t xml:space="preserve"> di bawah ini.</w:t>
      </w:r>
    </w:p>
    <w:p w14:paraId="0B9177CD" w14:textId="77777777" w:rsidR="007A3FC2" w:rsidRDefault="007A3FC2" w:rsidP="007A3FC2">
      <w:pPr>
        <w:keepNext/>
        <w:jc w:val="center"/>
      </w:pPr>
      <w:r>
        <w:rPr>
          <w:lang w:val="en-US"/>
        </w:rPr>
        <w:drawing>
          <wp:inline distT="0" distB="0" distL="0" distR="0" wp14:anchorId="6F505126" wp14:editId="4F1681FC">
            <wp:extent cx="2633664" cy="255368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39185" cy="2559035"/>
                    </a:xfrm>
                    <a:prstGeom prst="rect">
                      <a:avLst/>
                    </a:prstGeom>
                  </pic:spPr>
                </pic:pic>
              </a:graphicData>
            </a:graphic>
          </wp:inline>
        </w:drawing>
      </w:r>
    </w:p>
    <w:p w14:paraId="1FC075AC" w14:textId="23E679CD" w:rsidR="005A0AF3" w:rsidRPr="007A3FC2" w:rsidRDefault="007A3FC2" w:rsidP="007A3FC2">
      <w:pPr>
        <w:pStyle w:val="Caption"/>
        <w:rPr>
          <w:lang w:val="en-US"/>
        </w:rPr>
      </w:pPr>
      <w:r w:rsidRPr="00B66C80">
        <w:rPr>
          <w:b/>
          <w:bCs/>
        </w:rPr>
        <w:t xml:space="preserve">Gambar </w:t>
      </w:r>
      <w:r w:rsidRPr="00B66C80">
        <w:rPr>
          <w:b/>
          <w:bCs/>
        </w:rPr>
        <w:fldChar w:fldCharType="begin"/>
      </w:r>
      <w:r w:rsidRPr="00B66C80">
        <w:rPr>
          <w:b/>
          <w:bCs/>
        </w:rPr>
        <w:instrText xml:space="preserve"> SEQ Gambar \* ARABIC </w:instrText>
      </w:r>
      <w:r w:rsidRPr="00B66C80">
        <w:rPr>
          <w:b/>
          <w:bCs/>
        </w:rPr>
        <w:fldChar w:fldCharType="separate"/>
      </w:r>
      <w:r w:rsidR="00971FB2">
        <w:rPr>
          <w:b/>
          <w:bCs/>
        </w:rPr>
        <w:t>3</w:t>
      </w:r>
      <w:r w:rsidRPr="00B66C80">
        <w:rPr>
          <w:b/>
          <w:bCs/>
        </w:rPr>
        <w:fldChar w:fldCharType="end"/>
      </w:r>
      <w:r w:rsidRPr="00B66C80">
        <w:rPr>
          <w:b/>
          <w:bCs/>
          <w:lang w:val="en-US"/>
        </w:rPr>
        <w:t>.</w:t>
      </w:r>
      <w:r>
        <w:rPr>
          <w:lang w:val="en-US"/>
        </w:rPr>
        <w:t xml:space="preserve"> Flowchart Dataset Splitting</w:t>
      </w:r>
    </w:p>
    <w:p w14:paraId="384972BD" w14:textId="2ABD7DFB" w:rsidR="002B4C6E" w:rsidRDefault="00776737" w:rsidP="007C6C72">
      <w:pPr>
        <w:rPr>
          <w:lang w:val="en-US"/>
        </w:rPr>
      </w:pPr>
      <w:r>
        <w:rPr>
          <w:lang w:val="en-US"/>
        </w:rPr>
        <w:t xml:space="preserve">Dapat dilihat pada </w:t>
      </w:r>
      <w:r w:rsidRPr="00986646">
        <w:rPr>
          <w:b/>
          <w:bCs/>
          <w:lang w:val="en-US"/>
        </w:rPr>
        <w:t>Gambar 3.</w:t>
      </w:r>
      <w:r>
        <w:rPr>
          <w:lang w:val="en-US"/>
        </w:rPr>
        <w:t xml:space="preserve"> di atas,</w:t>
      </w:r>
      <w:r w:rsidR="00520DDA">
        <w:rPr>
          <w:lang w:val="en-US"/>
        </w:rPr>
        <w:t xml:space="preserve"> perbandingan data hasil dari </w:t>
      </w:r>
      <w:r w:rsidR="00520DDA" w:rsidRPr="00520DDA">
        <w:rPr>
          <w:lang w:val="en-US"/>
        </w:rPr>
        <w:t xml:space="preserve">proses </w:t>
      </w:r>
      <w:r w:rsidR="00520DDA" w:rsidRPr="000E168E">
        <w:rPr>
          <w:i/>
          <w:iCs/>
          <w:lang w:val="en-US"/>
        </w:rPr>
        <w:t>dataset splitting</w:t>
      </w:r>
      <w:r w:rsidR="00520DDA" w:rsidRPr="00520DDA">
        <w:rPr>
          <w:lang w:val="en-US"/>
        </w:rPr>
        <w:t xml:space="preserve"> adalah 80% </w:t>
      </w:r>
      <w:r w:rsidR="000E168E">
        <w:rPr>
          <w:lang w:val="en-US"/>
        </w:rPr>
        <w:t xml:space="preserve">dari </w:t>
      </w:r>
      <w:r w:rsidR="000E168E" w:rsidRPr="000E168E">
        <w:rPr>
          <w:i/>
          <w:iCs/>
          <w:lang w:val="en-US"/>
        </w:rPr>
        <w:t>dataset</w:t>
      </w:r>
      <w:r w:rsidR="000E168E">
        <w:rPr>
          <w:lang w:val="en-US"/>
        </w:rPr>
        <w:t xml:space="preserve"> </w:t>
      </w:r>
      <w:r w:rsidR="00520DDA" w:rsidRPr="00520DDA">
        <w:rPr>
          <w:lang w:val="en-US"/>
        </w:rPr>
        <w:t xml:space="preserve">akan menjadi </w:t>
      </w:r>
      <w:r w:rsidR="00520DDA" w:rsidRPr="000E168E">
        <w:rPr>
          <w:i/>
          <w:iCs/>
          <w:lang w:val="en-US"/>
        </w:rPr>
        <w:t>data training</w:t>
      </w:r>
      <w:r w:rsidR="00520DDA" w:rsidRPr="00520DDA">
        <w:rPr>
          <w:lang w:val="en-US"/>
        </w:rPr>
        <w:t xml:space="preserve"> yang akan digunakan untuk proses pembuatan model, dan 20% dari </w:t>
      </w:r>
      <w:r w:rsidR="00520DDA" w:rsidRPr="000E168E">
        <w:rPr>
          <w:i/>
          <w:iCs/>
          <w:lang w:val="en-US"/>
        </w:rPr>
        <w:t>dataset</w:t>
      </w:r>
      <w:r w:rsidR="00520DDA" w:rsidRPr="00520DDA">
        <w:rPr>
          <w:lang w:val="en-US"/>
        </w:rPr>
        <w:t xml:space="preserve"> yang ada akan menjadi </w:t>
      </w:r>
      <w:r w:rsidR="00520DDA" w:rsidRPr="000E168E">
        <w:rPr>
          <w:i/>
          <w:iCs/>
          <w:lang w:val="en-US"/>
        </w:rPr>
        <w:t>data testing</w:t>
      </w:r>
      <w:r w:rsidR="00520DDA" w:rsidRPr="00520DDA">
        <w:rPr>
          <w:lang w:val="en-US"/>
        </w:rPr>
        <w:t xml:space="preserve"> yang nantinya akan digunakan untuk pengujian dan pengukuran akurasi model yang sudah dibuat.</w:t>
      </w:r>
      <w:r w:rsidR="008A1132">
        <w:rPr>
          <w:lang w:val="en-US"/>
        </w:rPr>
        <w:t xml:space="preserve"> Proses </w:t>
      </w:r>
      <w:r w:rsidR="008A1132" w:rsidRPr="008A1132">
        <w:rPr>
          <w:i/>
          <w:iCs/>
          <w:lang w:val="en-US"/>
        </w:rPr>
        <w:t>dataset splitting</w:t>
      </w:r>
      <w:r w:rsidR="008A1132">
        <w:rPr>
          <w:lang w:val="en-US"/>
        </w:rPr>
        <w:t xml:space="preserve"> akan menghasilkan empat </w:t>
      </w:r>
      <w:r w:rsidR="008A1132" w:rsidRPr="008A1132">
        <w:rPr>
          <w:i/>
          <w:iCs/>
          <w:lang w:val="en-US"/>
        </w:rPr>
        <w:t>dataframe</w:t>
      </w:r>
      <w:r w:rsidR="008A1132">
        <w:rPr>
          <w:lang w:val="en-US"/>
        </w:rPr>
        <w:t xml:space="preserve"> baru, dan pada </w:t>
      </w:r>
      <w:r w:rsidR="008A1132" w:rsidRPr="008A1132">
        <w:rPr>
          <w:i/>
          <w:iCs/>
          <w:lang w:val="en-US"/>
        </w:rPr>
        <w:t>dataframe</w:t>
      </w:r>
      <w:r w:rsidR="008A1132">
        <w:rPr>
          <w:lang w:val="en-US"/>
        </w:rPr>
        <w:t xml:space="preserve"> X_train akan dilakukan proses </w:t>
      </w:r>
      <w:r w:rsidR="008A1132" w:rsidRPr="008A1132">
        <w:rPr>
          <w:i/>
          <w:iCs/>
          <w:lang w:val="en-US"/>
        </w:rPr>
        <w:t>preprocessing</w:t>
      </w:r>
      <w:r w:rsidR="008A1132">
        <w:rPr>
          <w:lang w:val="en-US"/>
        </w:rPr>
        <w:t xml:space="preserve"> berikutnya</w:t>
      </w:r>
      <w:r w:rsidR="00311CBE">
        <w:rPr>
          <w:lang w:val="en-US"/>
        </w:rPr>
        <w:t xml:space="preserve"> sesuai dengan tipe data</w:t>
      </w:r>
      <w:r w:rsidR="008A1132">
        <w:rPr>
          <w:lang w:val="en-US"/>
        </w:rPr>
        <w:t>.</w:t>
      </w:r>
      <w:r w:rsidR="00F05236">
        <w:rPr>
          <w:lang w:val="en-US"/>
        </w:rPr>
        <w:t xml:space="preserve"> </w:t>
      </w:r>
      <w:r w:rsidR="00D904CB">
        <w:rPr>
          <w:lang w:val="en-US"/>
        </w:rPr>
        <w:t>P</w:t>
      </w:r>
      <w:r w:rsidR="00B210B2" w:rsidRPr="00B210B2">
        <w:rPr>
          <w:lang w:val="en-US"/>
        </w:rPr>
        <w:t xml:space="preserve">ada data dengan tipe data numerik akan dilakukan proses normalisasi, proses normalisasi dilakukan supaya proses </w:t>
      </w:r>
      <w:r w:rsidR="00B210B2" w:rsidRPr="00056A2F">
        <w:rPr>
          <w:i/>
          <w:iCs/>
          <w:lang w:val="en-US"/>
        </w:rPr>
        <w:t>training</w:t>
      </w:r>
      <w:r w:rsidR="00B210B2" w:rsidRPr="00B210B2">
        <w:rPr>
          <w:lang w:val="en-US"/>
        </w:rPr>
        <w:t xml:space="preserve"> menjadi lebih cepat karena dapat memudahkan model untuk memahami data </w:t>
      </w:r>
      <w:r w:rsidR="00A252A3">
        <w:rPr>
          <w:lang w:val="en-US"/>
        </w:rPr>
        <w:fldChar w:fldCharType="begin" w:fldLock="1"/>
      </w:r>
      <w:r w:rsidR="00A252A3">
        <w:rPr>
          <w:lang w:val="en-US"/>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16]","plainTextFormattedCitation":"[16]"},"properties":{"noteIndex":0},"schema":"https://github.com/citation-style-language/schema/raw/master/csl-citation.json"}</w:instrText>
      </w:r>
      <w:r w:rsidR="00A252A3">
        <w:rPr>
          <w:lang w:val="en-US"/>
        </w:rPr>
        <w:fldChar w:fldCharType="separate"/>
      </w:r>
      <w:r w:rsidR="00A252A3" w:rsidRPr="00A252A3">
        <w:rPr>
          <w:lang w:val="en-US"/>
        </w:rPr>
        <w:t>[16]</w:t>
      </w:r>
      <w:r w:rsidR="00A252A3">
        <w:rPr>
          <w:lang w:val="en-US"/>
        </w:rPr>
        <w:fldChar w:fldCharType="end"/>
      </w:r>
      <w:r w:rsidR="00B210B2" w:rsidRPr="00B210B2">
        <w:rPr>
          <w:lang w:val="en-US"/>
        </w:rPr>
        <w:t xml:space="preserve">. Sedangkan pada data dengan tipe data kategorik akan dilakukan proses </w:t>
      </w:r>
      <w:r w:rsidR="00B210B2" w:rsidRPr="00A813C3">
        <w:rPr>
          <w:i/>
          <w:iCs/>
          <w:lang w:val="en-US"/>
        </w:rPr>
        <w:t>e</w:t>
      </w:r>
      <w:r w:rsidR="00A813C3" w:rsidRPr="00A813C3">
        <w:rPr>
          <w:i/>
          <w:iCs/>
          <w:lang w:val="en-US"/>
        </w:rPr>
        <w:t>n</w:t>
      </w:r>
      <w:r w:rsidR="00B210B2" w:rsidRPr="00A813C3">
        <w:rPr>
          <w:i/>
          <w:iCs/>
          <w:lang w:val="en-US"/>
        </w:rPr>
        <w:t>coding</w:t>
      </w:r>
      <w:r w:rsidR="007F1421">
        <w:rPr>
          <w:lang w:val="en-US"/>
        </w:rPr>
        <w:t xml:space="preserve"> yaitu proses merubah data </w:t>
      </w:r>
      <w:r w:rsidR="007F1421">
        <w:rPr>
          <w:lang w:val="en-US"/>
        </w:rPr>
        <w:lastRenderedPageBreak/>
        <w:t xml:space="preserve">kategori dalam satu kolom menjadi data </w:t>
      </w:r>
      <w:r w:rsidR="007F1421" w:rsidRPr="00493616">
        <w:rPr>
          <w:i/>
          <w:iCs/>
          <w:lang w:val="en-US"/>
        </w:rPr>
        <w:t>bi</w:t>
      </w:r>
      <w:r w:rsidR="0015028F" w:rsidRPr="00493616">
        <w:rPr>
          <w:i/>
          <w:iCs/>
          <w:lang w:val="en-US"/>
        </w:rPr>
        <w:t>nnary</w:t>
      </w:r>
      <w:r w:rsidR="0015028F">
        <w:rPr>
          <w:lang w:val="en-US"/>
        </w:rPr>
        <w:t xml:space="preserve"> dan jumlah kolom akan bertambah sesuai dengan kategori yang ada</w:t>
      </w:r>
      <w:r w:rsidR="00B210B2" w:rsidRPr="00B210B2">
        <w:rPr>
          <w:lang w:val="en-US"/>
        </w:rPr>
        <w:t>.</w:t>
      </w:r>
    </w:p>
    <w:p w14:paraId="5AA5C7F4" w14:textId="3730964B" w:rsidR="00D62761" w:rsidRDefault="008A75E9" w:rsidP="008A75E9">
      <w:pPr>
        <w:pStyle w:val="Heading3"/>
        <w:rPr>
          <w:lang w:val="en-US"/>
        </w:rPr>
      </w:pPr>
      <w:r>
        <w:rPr>
          <w:lang w:val="en-US"/>
        </w:rPr>
        <w:t>Training</w:t>
      </w:r>
    </w:p>
    <w:p w14:paraId="6A51EC7E" w14:textId="2D85E996" w:rsidR="00EB78AA" w:rsidRDefault="00B03C89" w:rsidP="00D32605">
      <w:pPr>
        <w:rPr>
          <w:lang w:val="en-US"/>
        </w:rPr>
      </w:pPr>
      <w:r w:rsidRPr="00B03C89">
        <w:rPr>
          <w:lang w:val="en-US"/>
        </w:rPr>
        <w:t xml:space="preserve">Proses pembuatan model atau </w:t>
      </w:r>
      <w:r w:rsidRPr="00D31C9B">
        <w:rPr>
          <w:i/>
          <w:iCs/>
          <w:lang w:val="en-US"/>
        </w:rPr>
        <w:t>training</w:t>
      </w:r>
      <w:r w:rsidRPr="00B03C89">
        <w:rPr>
          <w:lang w:val="en-US"/>
        </w:rPr>
        <w:t xml:space="preserve"> dalam penelitian ini dilakukan menggunakan algoritma XgBoost, algoritma XgBoost membuat beberapa </w:t>
      </w:r>
      <w:r w:rsidRPr="00D31C9B">
        <w:rPr>
          <w:i/>
          <w:iCs/>
          <w:lang w:val="en-US"/>
        </w:rPr>
        <w:t>tree</w:t>
      </w:r>
      <w:r w:rsidRPr="00B03C89">
        <w:rPr>
          <w:lang w:val="en-US"/>
        </w:rPr>
        <w:t xml:space="preserve"> sekaligus dan mempunyai </w:t>
      </w:r>
      <w:r w:rsidRPr="00D31C9B">
        <w:rPr>
          <w:i/>
          <w:iCs/>
          <w:lang w:val="en-US"/>
        </w:rPr>
        <w:t>lambda regularization</w:t>
      </w:r>
      <w:r w:rsidRPr="00B03C89">
        <w:rPr>
          <w:lang w:val="en-US"/>
        </w:rPr>
        <w:t xml:space="preserve"> sebagai teknik untuk mencegah terjadinya </w:t>
      </w:r>
      <w:r w:rsidRPr="00BE0B12">
        <w:rPr>
          <w:i/>
          <w:iCs/>
          <w:lang w:val="en-US"/>
        </w:rPr>
        <w:t>overfitting</w:t>
      </w:r>
      <w:r w:rsidRPr="00B03C89">
        <w:rPr>
          <w:lang w:val="en-US"/>
        </w:rPr>
        <w:t>.</w:t>
      </w:r>
      <w:r w:rsidR="00A90DF5">
        <w:rPr>
          <w:lang w:val="en-US"/>
        </w:rPr>
        <w:t xml:space="preserve">Algoritma XgBoost memiliki rumus utama untuk menentukan nilai </w:t>
      </w:r>
      <w:r w:rsidR="00A90DF5" w:rsidRPr="00D762C1">
        <w:rPr>
          <w:i/>
          <w:iCs/>
          <w:lang w:val="en-US"/>
        </w:rPr>
        <w:t>similarity</w:t>
      </w:r>
      <w:r w:rsidR="00D762C1">
        <w:rPr>
          <w:lang w:val="en-US"/>
        </w:rPr>
        <w:t xml:space="preserve">, nilai </w:t>
      </w:r>
      <w:r w:rsidR="00D762C1" w:rsidRPr="00D762C1">
        <w:rPr>
          <w:i/>
          <w:iCs/>
          <w:lang w:val="en-US"/>
        </w:rPr>
        <w:t>gain</w:t>
      </w:r>
      <w:r w:rsidR="00D762C1">
        <w:rPr>
          <w:lang w:val="en-US"/>
        </w:rPr>
        <w:t xml:space="preserve">, dan </w:t>
      </w:r>
      <w:r w:rsidR="00D762C1" w:rsidRPr="00D762C1">
        <w:rPr>
          <w:i/>
          <w:iCs/>
          <w:lang w:val="en-US"/>
        </w:rPr>
        <w:t>output value</w:t>
      </w:r>
      <w:r w:rsidR="00A90DF5">
        <w:rPr>
          <w:lang w:val="en-US"/>
        </w:rPr>
        <w:t xml:space="preserve"> yang dapat dilihat pada </w:t>
      </w:r>
      <w:r w:rsidR="00D762C1" w:rsidRPr="00D762C1">
        <w:rPr>
          <w:b/>
          <w:bCs/>
          <w:lang w:val="en-US"/>
        </w:rPr>
        <w:t>p</w:t>
      </w:r>
      <w:r w:rsidR="00A90DF5" w:rsidRPr="00D762C1">
        <w:rPr>
          <w:b/>
          <w:bCs/>
          <w:lang w:val="en-US"/>
        </w:rPr>
        <w:t>ersamaan</w:t>
      </w:r>
      <w:r w:rsidR="00A90DF5">
        <w:rPr>
          <w:lang w:val="en-US"/>
        </w:rPr>
        <w:t xml:space="preserve"> </w:t>
      </w:r>
      <w:r w:rsidR="00C43418" w:rsidRPr="00C43418">
        <w:rPr>
          <w:b/>
          <w:bCs/>
          <w:lang w:val="en-US"/>
        </w:rPr>
        <w:t>1</w:t>
      </w:r>
      <w:r w:rsidR="00C43418">
        <w:rPr>
          <w:lang w:val="en-US"/>
        </w:rPr>
        <w:t xml:space="preserve">, </w:t>
      </w:r>
      <w:r w:rsidR="00C43418" w:rsidRPr="00C43418">
        <w:rPr>
          <w:b/>
          <w:bCs/>
          <w:lang w:val="en-US"/>
        </w:rPr>
        <w:t>2</w:t>
      </w:r>
      <w:r w:rsidR="00C43418">
        <w:rPr>
          <w:lang w:val="en-US"/>
        </w:rPr>
        <w:t xml:space="preserve">, dan </w:t>
      </w:r>
      <w:r w:rsidR="00C43418" w:rsidRPr="00C43418">
        <w:rPr>
          <w:b/>
          <w:bCs/>
          <w:lang w:val="en-US"/>
        </w:rPr>
        <w:t>3</w:t>
      </w:r>
      <w:r w:rsidR="003F6FFC">
        <w:rPr>
          <w:b/>
          <w:bCs/>
          <w:lang w:val="en-US"/>
        </w:rPr>
        <w:t xml:space="preserve"> </w:t>
      </w:r>
      <w:r w:rsidR="00A90DF5">
        <w:rPr>
          <w:lang w:val="en-US"/>
        </w:rPr>
        <w:t>di bawah ini.</w:t>
      </w:r>
    </w:p>
    <w:p w14:paraId="3A00481D" w14:textId="0C175216" w:rsidR="00604C9F" w:rsidRDefault="001E26F7" w:rsidP="00604C9F">
      <w:pPr>
        <w:pStyle w:val="persamaan"/>
        <w:ind w:left="288"/>
      </w:pPr>
      <m:oMath>
        <m:r>
          <w:rPr>
            <w:rFonts w:ascii="Cambria Math" w:hAnsi="Cambria Math"/>
          </w:rPr>
          <m:t>similarity=</m:t>
        </m:r>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residual)</m:t>
                    </m:r>
                  </m:e>
                  <m:sup>
                    <m:r>
                      <w:rPr>
                        <w:rFonts w:ascii="Cambria Math" w:hAnsi="Cambria Math"/>
                      </w:rPr>
                      <m:t>2</m:t>
                    </m:r>
                  </m:sup>
                </m:sSup>
              </m:e>
            </m:nary>
          </m:num>
          <m:den>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rev probabillity</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rev probabillity</m:t>
                        </m:r>
                      </m:e>
                      <m:sub>
                        <m:r>
                          <w:rPr>
                            <w:rFonts w:ascii="Cambria Math" w:hAnsi="Cambria Math"/>
                          </w:rPr>
                          <m:t>i</m:t>
                        </m:r>
                      </m:sub>
                    </m:sSub>
                    <m:r>
                      <w:rPr>
                        <w:rFonts w:ascii="Cambria Math" w:hAnsi="Cambria Math"/>
                      </w:rPr>
                      <m:t>)</m:t>
                    </m:r>
                  </m:e>
                </m:d>
                <m:r>
                  <w:rPr>
                    <w:rFonts w:ascii="Cambria Math" w:hAnsi="Cambria Math"/>
                  </w:rPr>
                  <m:t>+λ</m:t>
                </m:r>
              </m:e>
            </m:nary>
          </m:den>
        </m:f>
      </m:oMath>
      <w:r w:rsidR="00604C9F">
        <w:tab/>
        <w:t>(</w:t>
      </w:r>
      <w:r w:rsidR="00633FCA">
        <w:t>1</w:t>
      </w:r>
      <w:r w:rsidR="00604C9F">
        <w:t>)</w:t>
      </w:r>
    </w:p>
    <w:p w14:paraId="60D746BD" w14:textId="47F4662D" w:rsidR="00506F4B" w:rsidRDefault="00506F4B" w:rsidP="00506F4B">
      <w:pPr>
        <w:pStyle w:val="persamaan"/>
        <w:ind w:left="288"/>
      </w:pPr>
      <m:oMath>
        <m:r>
          <w:rPr>
            <w:rFonts w:ascii="Cambria Math" w:hAnsi="Cambria Math"/>
          </w:rPr>
          <m:t>gain=left similarity+right similarity-root similarity</m:t>
        </m:r>
      </m:oMath>
      <w:r>
        <w:tab/>
        <w:t>(</w:t>
      </w:r>
      <w:r w:rsidR="00633FCA">
        <w:t>2</w:t>
      </w:r>
      <w:r>
        <w:t>)</w:t>
      </w:r>
    </w:p>
    <w:p w14:paraId="060099E7" w14:textId="51EF75A8" w:rsidR="00BF50B7" w:rsidRDefault="005D0174" w:rsidP="00A47932">
      <w:pPr>
        <w:pStyle w:val="persamaan"/>
        <w:ind w:left="288"/>
      </w:pPr>
      <m:oMath>
        <m:sSub>
          <m:sSubPr>
            <m:ctrlPr>
              <w:rPr>
                <w:rFonts w:ascii="Cambria Math" w:hAnsi="Cambria Math"/>
                <w:i/>
              </w:rPr>
            </m:ctrlPr>
          </m:sSubPr>
          <m:e>
            <m:r>
              <w:rPr>
                <w:rFonts w:ascii="Cambria Math" w:hAnsi="Cambria Math"/>
              </w:rPr>
              <m:t>O</m:t>
            </m:r>
          </m:e>
          <m:sub>
            <m:r>
              <w:rPr>
                <w:rFonts w:ascii="Cambria Math" w:hAnsi="Cambria Math"/>
              </w:rPr>
              <m:t>value</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residual</m:t>
                    </m:r>
                  </m:e>
                  <m:sub>
                    <m:r>
                      <w:rPr>
                        <w:rFonts w:ascii="Cambria Math" w:hAnsi="Cambria Math"/>
                      </w:rPr>
                      <m:t>i</m:t>
                    </m:r>
                  </m:sub>
                </m:sSub>
                <m:r>
                  <w:rPr>
                    <w:rFonts w:ascii="Cambria Math" w:hAnsi="Cambria Math"/>
                  </w:rPr>
                  <m:t>)</m:t>
                </m:r>
              </m:e>
            </m:nary>
          </m:num>
          <m:den>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rev probabilli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rev probability</m:t>
                        </m:r>
                      </m:e>
                      <m:sub>
                        <m:r>
                          <w:rPr>
                            <w:rFonts w:ascii="Cambria Math" w:hAnsi="Cambria Math"/>
                          </w:rPr>
                          <m:t>i</m:t>
                        </m:r>
                      </m:sub>
                    </m:sSub>
                    <m:r>
                      <w:rPr>
                        <w:rFonts w:ascii="Cambria Math" w:hAnsi="Cambria Math"/>
                      </w:rPr>
                      <m:t>)</m:t>
                    </m:r>
                  </m:e>
                </m:d>
                <m:r>
                  <w:rPr>
                    <w:rFonts w:ascii="Cambria Math" w:hAnsi="Cambria Math"/>
                  </w:rPr>
                  <m:t>+λ</m:t>
                </m:r>
              </m:e>
            </m:nary>
          </m:den>
        </m:f>
      </m:oMath>
      <w:r w:rsidR="00A47932">
        <w:tab/>
        <w:t>(3)</w:t>
      </w:r>
    </w:p>
    <w:p w14:paraId="4B2757FF" w14:textId="69140BBB" w:rsidR="00333E4B" w:rsidRDefault="009D167E" w:rsidP="00746296">
      <w:pPr>
        <w:rPr>
          <w:lang w:val="en-US"/>
        </w:rPr>
      </w:pPr>
      <w:r>
        <w:rPr>
          <w:lang w:val="en-US"/>
        </w:rPr>
        <w:t>Selanjutnya, p</w:t>
      </w:r>
      <w:r w:rsidR="00636798">
        <w:rPr>
          <w:lang w:val="en-US"/>
        </w:rPr>
        <w:t xml:space="preserve">roses </w:t>
      </w:r>
      <w:r w:rsidR="00636798" w:rsidRPr="00F73BEE">
        <w:rPr>
          <w:i/>
          <w:iCs/>
          <w:lang w:val="en-US"/>
        </w:rPr>
        <w:t>trainin</w:t>
      </w:r>
      <w:r w:rsidR="00F73BEE" w:rsidRPr="00F73BEE">
        <w:rPr>
          <w:i/>
          <w:iCs/>
          <w:lang w:val="en-US"/>
        </w:rPr>
        <w:t>g</w:t>
      </w:r>
      <w:r w:rsidR="00636798">
        <w:rPr>
          <w:lang w:val="en-US"/>
        </w:rPr>
        <w:t xml:space="preserve"> dalam penelitian ini juga dibantu menggunakan </w:t>
      </w:r>
      <w:r w:rsidR="00636798" w:rsidRPr="00444B91">
        <w:rPr>
          <w:i/>
          <w:iCs/>
          <w:lang w:val="en-US"/>
        </w:rPr>
        <w:t>Randomiezed Search</w:t>
      </w:r>
      <w:r w:rsidR="00636798">
        <w:rPr>
          <w:lang w:val="en-US"/>
        </w:rPr>
        <w:t xml:space="preserve"> yang berfungsi untuk menentukan </w:t>
      </w:r>
      <w:r w:rsidR="00636798" w:rsidRPr="00F73BEE">
        <w:rPr>
          <w:i/>
          <w:iCs/>
          <w:lang w:val="en-US"/>
        </w:rPr>
        <w:t>hyper parameter</w:t>
      </w:r>
      <w:r w:rsidR="00636798">
        <w:rPr>
          <w:lang w:val="en-US"/>
        </w:rPr>
        <w:t xml:space="preserve"> terbaik sehingga dapat membuat model dengan akurasi yang paling tinggi.</w:t>
      </w:r>
      <w:r w:rsidR="005C3A92">
        <w:rPr>
          <w:lang w:val="en-US"/>
        </w:rPr>
        <w:t xml:space="preserve"> Flowchart dari Randomized Search dapat dilihat pada </w:t>
      </w:r>
      <w:r w:rsidR="005C3A92" w:rsidRPr="0013624D">
        <w:rPr>
          <w:b/>
          <w:bCs/>
          <w:lang w:val="en-US"/>
        </w:rPr>
        <w:t>Gambar 4.</w:t>
      </w:r>
      <w:r w:rsidR="005C3A92">
        <w:rPr>
          <w:lang w:val="en-US"/>
        </w:rPr>
        <w:t xml:space="preserve"> </w:t>
      </w:r>
      <w:r w:rsidR="0013624D">
        <w:rPr>
          <w:lang w:val="en-US"/>
        </w:rPr>
        <w:t>d</w:t>
      </w:r>
      <w:r w:rsidR="005C3A92">
        <w:rPr>
          <w:lang w:val="en-US"/>
        </w:rPr>
        <w:t>i bawah ini.</w:t>
      </w:r>
    </w:p>
    <w:p w14:paraId="6FE0A6C5" w14:textId="77777777" w:rsidR="00F9394F" w:rsidRDefault="005B7CDD" w:rsidP="00F9394F">
      <w:pPr>
        <w:keepNext/>
        <w:jc w:val="center"/>
      </w:pPr>
      <w:r>
        <w:rPr>
          <w:lang w:val="en-US"/>
        </w:rPr>
        <w:drawing>
          <wp:inline distT="0" distB="0" distL="0" distR="0" wp14:anchorId="2ACC9980" wp14:editId="0328EF4C">
            <wp:extent cx="2507673" cy="2104619"/>
            <wp:effectExtent l="0" t="0" r="698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15477" cy="2111169"/>
                    </a:xfrm>
                    <a:prstGeom prst="rect">
                      <a:avLst/>
                    </a:prstGeom>
                  </pic:spPr>
                </pic:pic>
              </a:graphicData>
            </a:graphic>
          </wp:inline>
        </w:drawing>
      </w:r>
    </w:p>
    <w:p w14:paraId="3CE0D37C" w14:textId="029F3A11" w:rsidR="00333E4B" w:rsidRPr="00F9394F" w:rsidRDefault="00F9394F" w:rsidP="00F9394F">
      <w:pPr>
        <w:pStyle w:val="Caption"/>
        <w:rPr>
          <w:lang w:val="en-US"/>
        </w:rPr>
      </w:pPr>
      <w:r w:rsidRPr="00CA2466">
        <w:rPr>
          <w:b/>
          <w:bCs/>
        </w:rPr>
        <w:t xml:space="preserve">Gambar </w:t>
      </w:r>
      <w:r w:rsidRPr="00CA2466">
        <w:rPr>
          <w:b/>
          <w:bCs/>
        </w:rPr>
        <w:fldChar w:fldCharType="begin"/>
      </w:r>
      <w:r w:rsidRPr="00CA2466">
        <w:rPr>
          <w:b/>
          <w:bCs/>
        </w:rPr>
        <w:instrText xml:space="preserve"> SEQ Gambar \* ARABIC </w:instrText>
      </w:r>
      <w:r w:rsidRPr="00CA2466">
        <w:rPr>
          <w:b/>
          <w:bCs/>
        </w:rPr>
        <w:fldChar w:fldCharType="separate"/>
      </w:r>
      <w:r w:rsidR="00971FB2">
        <w:rPr>
          <w:b/>
          <w:bCs/>
        </w:rPr>
        <w:t>4</w:t>
      </w:r>
      <w:r w:rsidRPr="00CA2466">
        <w:rPr>
          <w:b/>
          <w:bCs/>
        </w:rPr>
        <w:fldChar w:fldCharType="end"/>
      </w:r>
      <w:r w:rsidRPr="00CA2466">
        <w:rPr>
          <w:b/>
          <w:bCs/>
          <w:lang w:val="en-US"/>
        </w:rPr>
        <w:t>.</w:t>
      </w:r>
      <w:r>
        <w:rPr>
          <w:lang w:val="en-US"/>
        </w:rPr>
        <w:t xml:space="preserve"> Flowchart Randomized Search Optimizer</w:t>
      </w:r>
    </w:p>
    <w:p w14:paraId="6A81882B" w14:textId="06AD2E96" w:rsidR="00746296" w:rsidRPr="00746296" w:rsidRDefault="00333E4B" w:rsidP="00746296">
      <w:pPr>
        <w:rPr>
          <w:lang w:val="en-US"/>
        </w:rPr>
      </w:pPr>
      <w:r>
        <w:rPr>
          <w:lang w:val="en-US"/>
        </w:rPr>
        <w:t>D</w:t>
      </w:r>
      <w:r w:rsidR="00F56717">
        <w:rPr>
          <w:lang w:val="en-US"/>
        </w:rPr>
        <w:t xml:space="preserve">apat dilihat pada </w:t>
      </w:r>
      <w:r w:rsidR="00F56717" w:rsidRPr="003B6E52">
        <w:rPr>
          <w:b/>
          <w:bCs/>
          <w:lang w:val="en-US"/>
        </w:rPr>
        <w:t>Gambar 4.</w:t>
      </w:r>
      <w:r w:rsidR="00F56717">
        <w:rPr>
          <w:lang w:val="en-US"/>
        </w:rPr>
        <w:t xml:space="preserve"> Di atas, </w:t>
      </w:r>
      <w:r w:rsidR="00CA115C">
        <w:rPr>
          <w:lang w:val="en-US"/>
        </w:rPr>
        <w:t xml:space="preserve">proses penentuan </w:t>
      </w:r>
      <w:r w:rsidR="00CA115C" w:rsidRPr="00C8538B">
        <w:rPr>
          <w:i/>
          <w:iCs/>
          <w:lang w:val="en-US"/>
        </w:rPr>
        <w:t>hyper parameter</w:t>
      </w:r>
      <w:r w:rsidR="00CA115C">
        <w:rPr>
          <w:lang w:val="en-US"/>
        </w:rPr>
        <w:t xml:space="preserve"> terbaik model dilakukan dengan</w:t>
      </w:r>
      <w:r w:rsidR="00AA7237">
        <w:rPr>
          <w:lang w:val="en-US"/>
        </w:rPr>
        <w:t xml:space="preserve"> </w:t>
      </w:r>
      <w:r w:rsidR="00AA7237" w:rsidRPr="00BE71A8">
        <w:rPr>
          <w:i/>
          <w:iCs/>
          <w:lang w:val="en-US"/>
        </w:rPr>
        <w:t>Randomized Search</w:t>
      </w:r>
      <w:r w:rsidR="00AA7237">
        <w:rPr>
          <w:lang w:val="en-US"/>
        </w:rPr>
        <w:t>.</w:t>
      </w:r>
      <w:r w:rsidR="00FF566F">
        <w:rPr>
          <w:lang w:val="en-US"/>
        </w:rPr>
        <w:t xml:space="preserve"> </w:t>
      </w:r>
      <w:r w:rsidR="00F65533">
        <w:rPr>
          <w:lang w:val="en-US"/>
        </w:rPr>
        <w:t>Proses diawali dengan menentukan</w:t>
      </w:r>
      <w:r w:rsidR="007D460D">
        <w:rPr>
          <w:lang w:val="en-US"/>
        </w:rPr>
        <w:t xml:space="preserve"> range </w:t>
      </w:r>
      <w:r w:rsidR="007D460D" w:rsidRPr="003A29F2">
        <w:rPr>
          <w:i/>
          <w:iCs/>
          <w:lang w:val="en-US"/>
        </w:rPr>
        <w:t>hyper parameter</w:t>
      </w:r>
      <w:r w:rsidR="007D460D">
        <w:rPr>
          <w:lang w:val="en-US"/>
        </w:rPr>
        <w:t xml:space="preserve"> apa saja yang akan dituning dan</w:t>
      </w:r>
      <w:r w:rsidR="00E60476">
        <w:rPr>
          <w:lang w:val="en-US"/>
        </w:rPr>
        <w:t xml:space="preserve"> berapa</w:t>
      </w:r>
      <w:r w:rsidR="00F65533">
        <w:rPr>
          <w:lang w:val="en-US"/>
        </w:rPr>
        <w:t xml:space="preserve"> jumlah iterasi yang diinginkan, kemudian </w:t>
      </w:r>
      <w:r w:rsidR="00FF566F" w:rsidRPr="00F65533">
        <w:rPr>
          <w:i/>
          <w:iCs/>
          <w:lang w:val="en-US"/>
        </w:rPr>
        <w:t>Randomized Search</w:t>
      </w:r>
      <w:r w:rsidR="00FF566F">
        <w:rPr>
          <w:lang w:val="en-US"/>
        </w:rPr>
        <w:t xml:space="preserve"> akan membuat</w:t>
      </w:r>
      <w:r w:rsidR="002D1C72">
        <w:rPr>
          <w:lang w:val="en-US"/>
        </w:rPr>
        <w:t xml:space="preserve"> kom</w:t>
      </w:r>
      <w:r w:rsidR="00D95D30">
        <w:rPr>
          <w:lang w:val="en-US"/>
        </w:rPr>
        <w:t>b</w:t>
      </w:r>
      <w:r w:rsidR="002D1C72">
        <w:rPr>
          <w:lang w:val="en-US"/>
        </w:rPr>
        <w:t>inasi</w:t>
      </w:r>
      <w:r w:rsidR="00FF566F">
        <w:rPr>
          <w:lang w:val="en-US"/>
        </w:rPr>
        <w:t xml:space="preserve"> nilai </w:t>
      </w:r>
      <w:r w:rsidR="00FF566F" w:rsidRPr="000507C8">
        <w:rPr>
          <w:i/>
          <w:iCs/>
          <w:lang w:val="en-US"/>
        </w:rPr>
        <w:t>random</w:t>
      </w:r>
      <w:r w:rsidR="00FF566F">
        <w:rPr>
          <w:lang w:val="en-US"/>
        </w:rPr>
        <w:t xml:space="preserve"> </w:t>
      </w:r>
      <w:r w:rsidR="006B738C">
        <w:rPr>
          <w:lang w:val="en-US"/>
        </w:rPr>
        <w:t xml:space="preserve">masing-masing </w:t>
      </w:r>
      <w:r w:rsidR="006B738C" w:rsidRPr="006B738C">
        <w:rPr>
          <w:i/>
          <w:iCs/>
          <w:lang w:val="en-US"/>
        </w:rPr>
        <w:t>hyper parameter</w:t>
      </w:r>
      <w:r w:rsidR="006B738C">
        <w:rPr>
          <w:lang w:val="en-US"/>
        </w:rPr>
        <w:t xml:space="preserve"> </w:t>
      </w:r>
      <w:r w:rsidR="00FF566F">
        <w:rPr>
          <w:lang w:val="en-US"/>
        </w:rPr>
        <w:t>sebanyak iterasi yang telah dit</w:t>
      </w:r>
      <w:r w:rsidR="009B4181">
        <w:rPr>
          <w:lang w:val="en-US"/>
        </w:rPr>
        <w:t>entukan</w:t>
      </w:r>
      <w:r w:rsidR="00EC65D4">
        <w:rPr>
          <w:lang w:val="en-US"/>
        </w:rPr>
        <w:t xml:space="preserve">. Untuk masing-masing iterasi </w:t>
      </w:r>
      <w:r w:rsidR="00EC65D4" w:rsidRPr="00B655C7">
        <w:rPr>
          <w:i/>
          <w:iCs/>
          <w:lang w:val="en-US"/>
        </w:rPr>
        <w:t>Randomized Search</w:t>
      </w:r>
      <w:r w:rsidR="00EC65D4">
        <w:rPr>
          <w:lang w:val="en-US"/>
        </w:rPr>
        <w:t xml:space="preserve"> akan </w:t>
      </w:r>
      <w:r w:rsidR="00251927">
        <w:rPr>
          <w:lang w:val="en-US"/>
        </w:rPr>
        <w:t>membuat model dan melakukan pengujian dengan</w:t>
      </w:r>
      <w:r w:rsidR="00106770">
        <w:rPr>
          <w:lang w:val="en-US"/>
        </w:rPr>
        <w:t xml:space="preserve"> </w:t>
      </w:r>
      <w:r w:rsidR="00106770" w:rsidRPr="00110AEE">
        <w:rPr>
          <w:i/>
          <w:iCs/>
          <w:lang w:val="en-US"/>
        </w:rPr>
        <w:t>data testing</w:t>
      </w:r>
      <w:r w:rsidR="00106770">
        <w:rPr>
          <w:lang w:val="en-US"/>
        </w:rPr>
        <w:t xml:space="preserve">, kombinasi </w:t>
      </w:r>
      <w:r w:rsidR="00106770" w:rsidRPr="00146E7D">
        <w:rPr>
          <w:i/>
          <w:iCs/>
          <w:lang w:val="en-US"/>
        </w:rPr>
        <w:t>hyper parameter</w:t>
      </w:r>
      <w:r w:rsidR="00106770">
        <w:rPr>
          <w:lang w:val="en-US"/>
        </w:rPr>
        <w:t xml:space="preserve"> yang dapat membuat model dengan akurasi paling tinggi akan dijadikan parameter model.</w:t>
      </w:r>
      <w:r w:rsidR="00251927">
        <w:rPr>
          <w:lang w:val="en-US"/>
        </w:rPr>
        <w:t xml:space="preserve"> </w:t>
      </w:r>
    </w:p>
    <w:p w14:paraId="2AA42314" w14:textId="5F2F03B5" w:rsidR="0072434C" w:rsidRDefault="0072434C" w:rsidP="0072434C">
      <w:pPr>
        <w:pStyle w:val="Heading3"/>
        <w:rPr>
          <w:lang w:val="en-US"/>
        </w:rPr>
      </w:pPr>
      <w:r>
        <w:rPr>
          <w:lang w:val="en-US"/>
        </w:rPr>
        <w:t>Evaluasi</w:t>
      </w:r>
    </w:p>
    <w:p w14:paraId="29AE1C22" w14:textId="76AD57F2" w:rsidR="0072434C" w:rsidRDefault="00B65BEA" w:rsidP="0072434C">
      <w:pPr>
        <w:rPr>
          <w:lang w:val="en-US"/>
        </w:rPr>
      </w:pPr>
      <w:r w:rsidRPr="00B65BEA">
        <w:rPr>
          <w:lang w:val="en-US"/>
        </w:rPr>
        <w:t xml:space="preserve">Evalusai yang dilakukan bertujuan untuk melihat performa model </w:t>
      </w:r>
      <w:r w:rsidRPr="00081704">
        <w:rPr>
          <w:i/>
          <w:iCs/>
          <w:lang w:val="en-US"/>
        </w:rPr>
        <w:t>machine learning</w:t>
      </w:r>
      <w:r w:rsidRPr="00B65BEA">
        <w:rPr>
          <w:lang w:val="en-US"/>
        </w:rPr>
        <w:t xml:space="preserve"> yang dibuat. </w:t>
      </w:r>
      <w:r w:rsidR="00844268">
        <w:rPr>
          <w:lang w:val="en-US"/>
        </w:rPr>
        <w:t>Proses</w:t>
      </w:r>
      <w:r w:rsidRPr="00B65BEA">
        <w:rPr>
          <w:lang w:val="en-US"/>
        </w:rPr>
        <w:t xml:space="preserve"> evaluasi dilakukan dengan cara menguji model yang </w:t>
      </w:r>
      <w:r w:rsidR="000A4085">
        <w:rPr>
          <w:lang w:val="en-US"/>
        </w:rPr>
        <w:t>sudah dibuat</w:t>
      </w:r>
      <w:r w:rsidRPr="00B65BEA">
        <w:rPr>
          <w:lang w:val="en-US"/>
        </w:rPr>
        <w:t xml:space="preserve"> menggunakan </w:t>
      </w:r>
      <w:r w:rsidRPr="00FD5C2B">
        <w:rPr>
          <w:i/>
          <w:iCs/>
          <w:lang w:val="en-US"/>
        </w:rPr>
        <w:t>data train</w:t>
      </w:r>
      <w:r w:rsidRPr="00B65BEA">
        <w:rPr>
          <w:lang w:val="en-US"/>
        </w:rPr>
        <w:t xml:space="preserve"> dan </w:t>
      </w:r>
      <w:r w:rsidRPr="00D76521">
        <w:rPr>
          <w:i/>
          <w:iCs/>
          <w:lang w:val="en-US"/>
        </w:rPr>
        <w:t>data testing</w:t>
      </w:r>
      <w:r w:rsidRPr="00B65BEA">
        <w:rPr>
          <w:lang w:val="en-US"/>
        </w:rPr>
        <w:t xml:space="preserve"> yang ada, </w:t>
      </w:r>
      <w:r w:rsidR="00886D16">
        <w:rPr>
          <w:lang w:val="en-US"/>
        </w:rPr>
        <w:t xml:space="preserve">hasil proses </w:t>
      </w:r>
      <w:r w:rsidR="00886D16" w:rsidRPr="00886D16">
        <w:rPr>
          <w:i/>
          <w:iCs/>
          <w:lang w:val="en-US"/>
        </w:rPr>
        <w:t>dataset splitting</w:t>
      </w:r>
      <w:r w:rsidR="00886D16">
        <w:rPr>
          <w:lang w:val="en-US"/>
        </w:rPr>
        <w:t xml:space="preserve"> dan </w:t>
      </w:r>
      <w:r w:rsidR="00886D16" w:rsidRPr="00886D16">
        <w:rPr>
          <w:i/>
          <w:iCs/>
          <w:lang w:val="en-US"/>
        </w:rPr>
        <w:t>preprocessing</w:t>
      </w:r>
      <w:r w:rsidR="00886D16">
        <w:rPr>
          <w:lang w:val="en-US"/>
        </w:rPr>
        <w:t xml:space="preserve"> yang sudah dijelaskan di atas.</w:t>
      </w:r>
      <w:r w:rsidR="00B36ED1">
        <w:rPr>
          <w:lang w:val="en-US"/>
        </w:rPr>
        <w:t xml:space="preserve"> Proses evaluasi</w:t>
      </w:r>
      <w:r w:rsidRPr="00B65BEA">
        <w:rPr>
          <w:lang w:val="en-US"/>
        </w:rPr>
        <w:t xml:space="preserve"> juga dilakukan dengan </w:t>
      </w:r>
      <w:r w:rsidRPr="00BB26EE">
        <w:rPr>
          <w:i/>
          <w:iCs/>
          <w:lang w:val="en-US"/>
        </w:rPr>
        <w:t>dataset</w:t>
      </w:r>
      <w:r w:rsidRPr="00B65BEA">
        <w:rPr>
          <w:lang w:val="en-US"/>
        </w:rPr>
        <w:t xml:space="preserve"> lain</w:t>
      </w:r>
      <w:r w:rsidR="00BC2CEE">
        <w:rPr>
          <w:lang w:val="en-US"/>
        </w:rPr>
        <w:t xml:space="preserve"> yaitu </w:t>
      </w:r>
      <w:r w:rsidR="00BC2CEE" w:rsidRPr="00BC2CEE">
        <w:rPr>
          <w:i/>
          <w:iCs/>
          <w:lang w:val="en-US"/>
        </w:rPr>
        <w:t>statelog dataset</w:t>
      </w:r>
      <w:r w:rsidR="003512DB">
        <w:rPr>
          <w:lang w:val="en-US"/>
        </w:rPr>
        <w:t xml:space="preserve"> yang </w:t>
      </w:r>
      <w:r w:rsidR="003512DB">
        <w:rPr>
          <w:lang w:val="en-US"/>
        </w:rPr>
        <w:lastRenderedPageBreak/>
        <w:t>berjumlah 270 data namun tetap memiliki parameter data yang sama yaitu 13 parameter</w:t>
      </w:r>
      <w:r w:rsidRPr="00B65BEA">
        <w:rPr>
          <w:lang w:val="en-US"/>
        </w:rPr>
        <w:t>. Hasil</w:t>
      </w:r>
      <w:r w:rsidR="00BF172C">
        <w:rPr>
          <w:lang w:val="en-US"/>
        </w:rPr>
        <w:t xml:space="preserve"> dari proses</w:t>
      </w:r>
      <w:r w:rsidRPr="00B65BEA">
        <w:rPr>
          <w:lang w:val="en-US"/>
        </w:rPr>
        <w:t xml:space="preserve"> evaluasi ditampilkan dalam bentuk </w:t>
      </w:r>
      <w:r w:rsidRPr="004243E8">
        <w:rPr>
          <w:i/>
          <w:iCs/>
          <w:lang w:val="en-US"/>
        </w:rPr>
        <w:t>confussion matrix</w:t>
      </w:r>
      <w:r w:rsidRPr="00B65BEA">
        <w:rPr>
          <w:lang w:val="en-US"/>
        </w:rPr>
        <w:t xml:space="preserve">, sehingga dapat menghitung akurasi model dari </w:t>
      </w:r>
      <w:r w:rsidRPr="00806C05">
        <w:rPr>
          <w:i/>
          <w:iCs/>
          <w:lang w:val="en-US"/>
        </w:rPr>
        <w:t>confussion matrix</w:t>
      </w:r>
      <w:r w:rsidRPr="00B65BEA">
        <w:rPr>
          <w:lang w:val="en-US"/>
        </w:rPr>
        <w:t xml:space="preserve"> tersebut.</w:t>
      </w:r>
      <w:r w:rsidR="002D1CA2">
        <w:rPr>
          <w:lang w:val="en-US"/>
        </w:rPr>
        <w:t xml:space="preserve"> Gambar dari</w:t>
      </w:r>
      <w:r w:rsidR="00CB7B8E">
        <w:rPr>
          <w:lang w:val="en-US"/>
        </w:rPr>
        <w:t xml:space="preserve"> rancangan</w:t>
      </w:r>
      <w:r w:rsidR="002D1CA2">
        <w:rPr>
          <w:lang w:val="en-US"/>
        </w:rPr>
        <w:t xml:space="preserve"> </w:t>
      </w:r>
      <w:r w:rsidR="002D1CA2" w:rsidRPr="00E53A24">
        <w:rPr>
          <w:i/>
          <w:iCs/>
          <w:lang w:val="en-US"/>
        </w:rPr>
        <w:t>confusion matrix</w:t>
      </w:r>
      <w:r w:rsidR="002D1CA2">
        <w:rPr>
          <w:lang w:val="en-US"/>
        </w:rPr>
        <w:t xml:space="preserve"> dapat dilihat pada </w:t>
      </w:r>
      <w:r w:rsidR="002D1CA2" w:rsidRPr="00334781">
        <w:rPr>
          <w:b/>
          <w:bCs/>
          <w:lang w:val="en-US"/>
        </w:rPr>
        <w:t>Gambar</w:t>
      </w:r>
      <w:r w:rsidR="00334781" w:rsidRPr="00334781">
        <w:rPr>
          <w:b/>
          <w:bCs/>
          <w:lang w:val="en-US"/>
        </w:rPr>
        <w:t xml:space="preserve"> 5.</w:t>
      </w:r>
      <w:r w:rsidR="002D1CA2">
        <w:rPr>
          <w:lang w:val="en-US"/>
        </w:rPr>
        <w:t xml:space="preserve"> di bawah ini.</w:t>
      </w:r>
    </w:p>
    <w:p w14:paraId="29C6767B" w14:textId="7385A21D" w:rsidR="00A37FD2" w:rsidRDefault="00F71FE9" w:rsidP="00A37FD2">
      <w:pPr>
        <w:keepNext/>
        <w:jc w:val="center"/>
      </w:pPr>
      <w:r>
        <w:drawing>
          <wp:inline distT="0" distB="0" distL="0" distR="0" wp14:anchorId="68A9203A" wp14:editId="6F018C43">
            <wp:extent cx="2895600" cy="1675897"/>
            <wp:effectExtent l="0" t="0" r="0" b="635"/>
            <wp:docPr id="10" name="Picture 10"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clock&#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12831" cy="1685870"/>
                    </a:xfrm>
                    <a:prstGeom prst="rect">
                      <a:avLst/>
                    </a:prstGeom>
                  </pic:spPr>
                </pic:pic>
              </a:graphicData>
            </a:graphic>
          </wp:inline>
        </w:drawing>
      </w:r>
    </w:p>
    <w:p w14:paraId="7BFF05F1" w14:textId="2779CEA6" w:rsidR="009809CA" w:rsidRPr="00A37FD2" w:rsidRDefault="00A37FD2" w:rsidP="00A37FD2">
      <w:pPr>
        <w:pStyle w:val="Caption"/>
        <w:rPr>
          <w:lang w:val="en-US"/>
        </w:rPr>
      </w:pPr>
      <w:r w:rsidRPr="001D4AC3">
        <w:rPr>
          <w:b/>
          <w:bCs/>
        </w:rPr>
        <w:t xml:space="preserve">Gambar </w:t>
      </w:r>
      <w:r w:rsidRPr="001D4AC3">
        <w:rPr>
          <w:b/>
          <w:bCs/>
        </w:rPr>
        <w:fldChar w:fldCharType="begin"/>
      </w:r>
      <w:r w:rsidRPr="001D4AC3">
        <w:rPr>
          <w:b/>
          <w:bCs/>
        </w:rPr>
        <w:instrText xml:space="preserve"> SEQ Gambar \* ARABIC </w:instrText>
      </w:r>
      <w:r w:rsidRPr="001D4AC3">
        <w:rPr>
          <w:b/>
          <w:bCs/>
        </w:rPr>
        <w:fldChar w:fldCharType="separate"/>
      </w:r>
      <w:r w:rsidR="00971FB2">
        <w:rPr>
          <w:b/>
          <w:bCs/>
        </w:rPr>
        <w:t>5</w:t>
      </w:r>
      <w:r w:rsidRPr="001D4AC3">
        <w:rPr>
          <w:b/>
          <w:bCs/>
        </w:rPr>
        <w:fldChar w:fldCharType="end"/>
      </w:r>
      <w:r w:rsidRPr="001D4AC3">
        <w:rPr>
          <w:b/>
          <w:bCs/>
          <w:lang w:val="en-US"/>
        </w:rPr>
        <w:t>.</w:t>
      </w:r>
      <w:r>
        <w:rPr>
          <w:lang w:val="en-US"/>
        </w:rPr>
        <w:t xml:space="preserve"> Rancangan Confusion Matrix</w:t>
      </w:r>
    </w:p>
    <w:p w14:paraId="1822F8AA" w14:textId="14F1D33D" w:rsidR="009809CA" w:rsidRDefault="007625EB" w:rsidP="0072434C">
      <w:pPr>
        <w:rPr>
          <w:lang w:val="en-US"/>
        </w:rPr>
      </w:pPr>
      <w:r>
        <w:rPr>
          <w:lang w:val="en-US"/>
        </w:rPr>
        <w:t xml:space="preserve">Seperti yang dapat dilihat pada </w:t>
      </w:r>
      <w:r w:rsidRPr="007625EB">
        <w:rPr>
          <w:b/>
          <w:bCs/>
          <w:lang w:val="en-US"/>
        </w:rPr>
        <w:t>Gambar 5.</w:t>
      </w:r>
      <w:r>
        <w:rPr>
          <w:lang w:val="en-US"/>
        </w:rPr>
        <w:t xml:space="preserve"> di atas,</w:t>
      </w:r>
      <w:r w:rsidR="00403BAD">
        <w:rPr>
          <w:lang w:val="en-US"/>
        </w:rPr>
        <w:t xml:space="preserve"> </w:t>
      </w:r>
      <w:r w:rsidR="00403BAD" w:rsidRPr="0067101C">
        <w:rPr>
          <w:i/>
          <w:iCs/>
          <w:lang w:val="en-US"/>
        </w:rPr>
        <w:t>confusion matrix</w:t>
      </w:r>
      <w:r w:rsidR="00403BAD">
        <w:rPr>
          <w:lang w:val="en-US"/>
        </w:rPr>
        <w:t xml:space="preserve"> yang dig</w:t>
      </w:r>
      <w:r w:rsidR="00D952D1">
        <w:rPr>
          <w:lang w:val="en-US"/>
        </w:rPr>
        <w:t>u</w:t>
      </w:r>
      <w:r w:rsidR="00403BAD">
        <w:rPr>
          <w:lang w:val="en-US"/>
        </w:rPr>
        <w:t xml:space="preserve">nakan dalam evalusai penelitian ini akan dibagi menjadi dua masing-masing sesuai dengan </w:t>
      </w:r>
      <w:r w:rsidR="00403BAD" w:rsidRPr="00F636E9">
        <w:rPr>
          <w:i/>
          <w:iCs/>
          <w:lang w:val="en-US"/>
        </w:rPr>
        <w:t>data training</w:t>
      </w:r>
      <w:r w:rsidR="00403BAD">
        <w:rPr>
          <w:lang w:val="en-US"/>
        </w:rPr>
        <w:t xml:space="preserve"> dan </w:t>
      </w:r>
      <w:r w:rsidR="00403BAD" w:rsidRPr="00194B33">
        <w:rPr>
          <w:i/>
          <w:iCs/>
          <w:lang w:val="en-US"/>
        </w:rPr>
        <w:t>data testing</w:t>
      </w:r>
      <w:r w:rsidR="00194B33">
        <w:rPr>
          <w:lang w:val="en-US"/>
        </w:rPr>
        <w:t>,</w:t>
      </w:r>
      <w:r w:rsidR="00F67962">
        <w:rPr>
          <w:lang w:val="en-US"/>
        </w:rPr>
        <w:t xml:space="preserve"> sehingga dapat digunakan untuk mengukur perbandingan dan selisih antara akurasi pada </w:t>
      </w:r>
      <w:r w:rsidR="00F67962" w:rsidRPr="002A1116">
        <w:rPr>
          <w:i/>
          <w:iCs/>
          <w:lang w:val="en-US"/>
        </w:rPr>
        <w:t>data training</w:t>
      </w:r>
      <w:r w:rsidR="00F67962">
        <w:rPr>
          <w:lang w:val="en-US"/>
        </w:rPr>
        <w:t xml:space="preserve"> dan akurasi pada </w:t>
      </w:r>
      <w:r w:rsidR="00F67962" w:rsidRPr="00F67962">
        <w:rPr>
          <w:i/>
          <w:iCs/>
          <w:lang w:val="en-US"/>
        </w:rPr>
        <w:t>data testing</w:t>
      </w:r>
      <w:r w:rsidR="00F67962">
        <w:rPr>
          <w:lang w:val="en-US"/>
        </w:rPr>
        <w:t>.</w:t>
      </w:r>
      <w:r w:rsidR="00912FD9">
        <w:rPr>
          <w:lang w:val="en-US"/>
        </w:rPr>
        <w:t xml:space="preserve"> Dalam </w:t>
      </w:r>
      <w:r w:rsidR="00912FD9" w:rsidRPr="00912FD9">
        <w:rPr>
          <w:i/>
          <w:iCs/>
          <w:lang w:val="en-US"/>
        </w:rPr>
        <w:t>confusion matrix</w:t>
      </w:r>
      <w:r w:rsidR="00912FD9">
        <w:rPr>
          <w:lang w:val="en-US"/>
        </w:rPr>
        <w:t xml:space="preserve"> terdapat</w:t>
      </w:r>
      <w:r w:rsidR="00931604">
        <w:rPr>
          <w:lang w:val="en-US"/>
        </w:rPr>
        <w:t xml:space="preserve"> empat bagian diantaranya TP yang merupakan fakta benar yang dapat diprediksi benar, FP merupakan fakta salah yang diprediksi benar, FN yang merupakan fakta benar yang diprediksi salah, dan TN yang merupakan fakta salah yang diprediksi salah. Untuk mengukur akurasi berdasarkan confusion matrix dapat menggunakan rumus yang ada pada </w:t>
      </w:r>
      <w:r w:rsidR="003E0EB1" w:rsidRPr="003E0EB1">
        <w:rPr>
          <w:b/>
          <w:bCs/>
          <w:lang w:val="en-US"/>
        </w:rPr>
        <w:t>P</w:t>
      </w:r>
      <w:r w:rsidR="00931604" w:rsidRPr="003E0EB1">
        <w:rPr>
          <w:b/>
          <w:bCs/>
          <w:lang w:val="en-US"/>
        </w:rPr>
        <w:t xml:space="preserve">ersamaan </w:t>
      </w:r>
      <w:r w:rsidR="003E0EB1" w:rsidRPr="003E0EB1">
        <w:rPr>
          <w:b/>
          <w:bCs/>
          <w:lang w:val="en-US"/>
        </w:rPr>
        <w:t>4.</w:t>
      </w:r>
      <w:r w:rsidR="00931604">
        <w:rPr>
          <w:lang w:val="en-US"/>
        </w:rPr>
        <w:t>di bawah ini.</w:t>
      </w:r>
    </w:p>
    <w:p w14:paraId="3186CB55" w14:textId="18761E67" w:rsidR="000229DF" w:rsidRPr="000229DF" w:rsidRDefault="000229DF" w:rsidP="000229DF">
      <w:pPr>
        <w:pStyle w:val="persamaan"/>
      </w:pPr>
      <m:oMath>
        <m:r>
          <w:rPr>
            <w:rFonts w:ascii="Cambria Math" w:hAnsi="Cambria Math"/>
          </w:rPr>
          <m:t>akurasi=</m:t>
        </m:r>
        <m:f>
          <m:fPr>
            <m:ctrlPr>
              <w:rPr>
                <w:rFonts w:ascii="Cambria Math" w:hAnsi="Cambria Math"/>
                <w:i/>
              </w:rPr>
            </m:ctrlPr>
          </m:fPr>
          <m:num>
            <m:r>
              <w:rPr>
                <w:rFonts w:ascii="Cambria Math" w:hAnsi="Cambria Math"/>
              </w:rPr>
              <m:t>TP+TN</m:t>
            </m:r>
          </m:num>
          <m:den>
            <m:r>
              <w:rPr>
                <w:rFonts w:ascii="Cambria Math" w:hAnsi="Cambria Math"/>
              </w:rPr>
              <m:t>TP+FP+FN+TN</m:t>
            </m:r>
          </m:den>
        </m:f>
      </m:oMath>
      <w:r w:rsidR="00C02AC6">
        <w:tab/>
        <w:t>(4)</w:t>
      </w:r>
    </w:p>
    <w:p w14:paraId="335F0104" w14:textId="3ABDE52A" w:rsidR="00DF38B8" w:rsidRDefault="00DF38B8" w:rsidP="00DF38B8">
      <w:pPr>
        <w:pStyle w:val="Heading2"/>
        <w:rPr>
          <w:lang w:val="en-US"/>
        </w:rPr>
      </w:pPr>
      <w:r>
        <w:rPr>
          <w:lang w:val="en-US"/>
        </w:rPr>
        <w:t>Pengembangan Aplikasi</w:t>
      </w:r>
    </w:p>
    <w:p w14:paraId="220D42D8" w14:textId="63D7D618" w:rsidR="008833E9" w:rsidRDefault="003E2703" w:rsidP="008833E9">
      <w:pPr>
        <w:rPr>
          <w:lang w:val="en-US"/>
        </w:rPr>
      </w:pPr>
      <w:r w:rsidRPr="003E2703">
        <w:rPr>
          <w:lang w:val="en-US"/>
        </w:rPr>
        <w:t xml:space="preserve">Pengembangan aplikasi yang dilakukan dalam penelitian ini dilakukan dengan model pengembangan </w:t>
      </w:r>
      <w:r w:rsidRPr="001E6DB0">
        <w:rPr>
          <w:i/>
          <w:iCs/>
          <w:lang w:val="en-US"/>
        </w:rPr>
        <w:t>waterfall</w:t>
      </w:r>
      <w:r w:rsidRPr="003E2703">
        <w:rPr>
          <w:lang w:val="en-US"/>
        </w:rPr>
        <w:t xml:space="preserve">. Untuk tahapan </w:t>
      </w:r>
      <w:r w:rsidRPr="009B4DF5">
        <w:rPr>
          <w:i/>
          <w:iCs/>
          <w:lang w:val="en-US"/>
        </w:rPr>
        <w:t>waterfall</w:t>
      </w:r>
      <w:r w:rsidRPr="003E2703">
        <w:rPr>
          <w:lang w:val="en-US"/>
        </w:rPr>
        <w:t xml:space="preserve"> dapat dilihat pada </w:t>
      </w:r>
      <w:r w:rsidRPr="009B4DF5">
        <w:rPr>
          <w:b/>
          <w:bCs/>
          <w:lang w:val="en-US"/>
        </w:rPr>
        <w:t xml:space="preserve">Gambar </w:t>
      </w:r>
      <w:r w:rsidR="001B4BF4">
        <w:rPr>
          <w:b/>
          <w:bCs/>
          <w:lang w:val="en-US"/>
        </w:rPr>
        <w:t>6</w:t>
      </w:r>
      <w:r w:rsidR="009B4DF5" w:rsidRPr="009B4DF5">
        <w:rPr>
          <w:b/>
          <w:bCs/>
          <w:lang w:val="en-US"/>
        </w:rPr>
        <w:t>.</w:t>
      </w:r>
      <w:r w:rsidRPr="003E2703">
        <w:rPr>
          <w:lang w:val="en-US"/>
        </w:rPr>
        <w:t xml:space="preserve"> di bawah ini.</w:t>
      </w:r>
    </w:p>
    <w:p w14:paraId="34345917" w14:textId="77777777" w:rsidR="006C3BDA" w:rsidRDefault="006C3BDA" w:rsidP="006C3BDA">
      <w:pPr>
        <w:keepNext/>
        <w:jc w:val="center"/>
      </w:pPr>
      <w:r>
        <w:rPr>
          <w:lang w:val="en-US"/>
        </w:rPr>
        <w:drawing>
          <wp:inline distT="0" distB="0" distL="0" distR="0" wp14:anchorId="14D722D2" wp14:editId="71D6D7B7">
            <wp:extent cx="2389596" cy="1884219"/>
            <wp:effectExtent l="0" t="0" r="0" b="190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30176" cy="1916217"/>
                    </a:xfrm>
                    <a:prstGeom prst="rect">
                      <a:avLst/>
                    </a:prstGeom>
                  </pic:spPr>
                </pic:pic>
              </a:graphicData>
            </a:graphic>
          </wp:inline>
        </w:drawing>
      </w:r>
    </w:p>
    <w:p w14:paraId="468EB519" w14:textId="16B6AE9C" w:rsidR="003E2703" w:rsidRPr="006C3BDA" w:rsidRDefault="006C3BDA" w:rsidP="006C3BDA">
      <w:pPr>
        <w:pStyle w:val="Caption"/>
        <w:rPr>
          <w:lang w:val="en-US"/>
        </w:rPr>
      </w:pPr>
      <w:r w:rsidRPr="006C3BDA">
        <w:rPr>
          <w:b/>
          <w:bCs/>
        </w:rPr>
        <w:t xml:space="preserve">Gambar </w:t>
      </w:r>
      <w:r w:rsidRPr="006C3BDA">
        <w:rPr>
          <w:b/>
          <w:bCs/>
        </w:rPr>
        <w:fldChar w:fldCharType="begin"/>
      </w:r>
      <w:r w:rsidRPr="006C3BDA">
        <w:rPr>
          <w:b/>
          <w:bCs/>
        </w:rPr>
        <w:instrText xml:space="preserve"> SEQ Gambar \* ARABIC </w:instrText>
      </w:r>
      <w:r w:rsidRPr="006C3BDA">
        <w:rPr>
          <w:b/>
          <w:bCs/>
        </w:rPr>
        <w:fldChar w:fldCharType="separate"/>
      </w:r>
      <w:r w:rsidR="00971FB2">
        <w:rPr>
          <w:b/>
          <w:bCs/>
        </w:rPr>
        <w:t>6</w:t>
      </w:r>
      <w:r w:rsidRPr="006C3BDA">
        <w:rPr>
          <w:b/>
          <w:bCs/>
        </w:rPr>
        <w:fldChar w:fldCharType="end"/>
      </w:r>
      <w:r w:rsidRPr="006C3BDA">
        <w:rPr>
          <w:b/>
          <w:bCs/>
          <w:lang w:val="en-US"/>
        </w:rPr>
        <w:t>.</w:t>
      </w:r>
      <w:r>
        <w:rPr>
          <w:lang w:val="en-US"/>
        </w:rPr>
        <w:t xml:space="preserve"> Tahapan Waterfall</w:t>
      </w:r>
    </w:p>
    <w:p w14:paraId="0F070D40" w14:textId="174150C2" w:rsidR="003E2703" w:rsidRPr="008833E9" w:rsidRDefault="002A6D81" w:rsidP="008833E9">
      <w:pPr>
        <w:rPr>
          <w:lang w:val="en-US"/>
        </w:rPr>
      </w:pPr>
      <w:r>
        <w:rPr>
          <w:lang w:val="en-US"/>
        </w:rPr>
        <w:t xml:space="preserve">Seperti yang dapat dilihat pada </w:t>
      </w:r>
      <w:r w:rsidRPr="002F13D7">
        <w:rPr>
          <w:b/>
          <w:bCs/>
          <w:lang w:val="en-US"/>
        </w:rPr>
        <w:t xml:space="preserve">Gambar </w:t>
      </w:r>
      <w:r w:rsidR="004E7AC6">
        <w:rPr>
          <w:b/>
          <w:bCs/>
          <w:lang w:val="en-US"/>
        </w:rPr>
        <w:t>6</w:t>
      </w:r>
      <w:r w:rsidRPr="002F13D7">
        <w:rPr>
          <w:b/>
          <w:bCs/>
          <w:lang w:val="en-US"/>
        </w:rPr>
        <w:t>.</w:t>
      </w:r>
      <w:r>
        <w:rPr>
          <w:lang w:val="en-US"/>
        </w:rPr>
        <w:t xml:space="preserve"> </w:t>
      </w:r>
      <w:r w:rsidR="002F13D7">
        <w:rPr>
          <w:lang w:val="en-US"/>
        </w:rPr>
        <w:t>d</w:t>
      </w:r>
      <w:r>
        <w:rPr>
          <w:lang w:val="en-US"/>
        </w:rPr>
        <w:t>i atas, t</w:t>
      </w:r>
      <w:r w:rsidR="00F40F3E" w:rsidRPr="00F40F3E">
        <w:rPr>
          <w:lang w:val="en-US"/>
        </w:rPr>
        <w:t xml:space="preserve">ahapan </w:t>
      </w:r>
      <w:r w:rsidR="00F40F3E" w:rsidRPr="00F40F3E">
        <w:rPr>
          <w:i/>
          <w:iCs/>
          <w:lang w:val="en-US"/>
        </w:rPr>
        <w:t>waterfall</w:t>
      </w:r>
      <w:r w:rsidR="00F40F3E" w:rsidRPr="00F40F3E">
        <w:rPr>
          <w:lang w:val="en-US"/>
        </w:rPr>
        <w:t xml:space="preserve"> diawali dari analisis kebutuhan baik kebutuhan fungsional maupun non fungsional, kemudian desain, coding, pengujian aplikasi, hingga pemeliharaan aplikasi setelah selesai dibuat.</w:t>
      </w:r>
    </w:p>
    <w:p w14:paraId="76D61D98" w14:textId="63258D55" w:rsidR="00692B40" w:rsidRDefault="00DD0274" w:rsidP="00692B40">
      <w:pPr>
        <w:pStyle w:val="Heading1"/>
        <w:rPr>
          <w:lang w:val="en-US"/>
        </w:rPr>
      </w:pPr>
      <w:r>
        <w:rPr>
          <w:lang w:val="en-US"/>
        </w:rPr>
        <w:lastRenderedPageBreak/>
        <w:t>Hasil dan Pembahasan</w:t>
      </w:r>
    </w:p>
    <w:p w14:paraId="761F3FB4" w14:textId="5CB9966B" w:rsidR="008B5CF4" w:rsidRDefault="008B5CF4" w:rsidP="00692B40">
      <w:pPr>
        <w:rPr>
          <w:lang w:val="en-US"/>
        </w:rPr>
      </w:pPr>
      <w:r w:rsidRPr="008B5CF4">
        <w:rPr>
          <w:lang w:val="en-US"/>
        </w:rPr>
        <w:t>H</w:t>
      </w:r>
      <w:r w:rsidR="0036113D" w:rsidRPr="0036113D">
        <w:rPr>
          <w:lang w:val="en-US"/>
        </w:rPr>
        <w:t xml:space="preserve">asil dari penelitian ini adalah model </w:t>
      </w:r>
      <w:r w:rsidR="0036113D" w:rsidRPr="007E630B">
        <w:rPr>
          <w:i/>
          <w:iCs/>
          <w:lang w:val="en-US"/>
        </w:rPr>
        <w:t>machine learning</w:t>
      </w:r>
      <w:r w:rsidR="0036113D" w:rsidRPr="0036113D">
        <w:rPr>
          <w:lang w:val="en-US"/>
        </w:rPr>
        <w:t xml:space="preserve"> yang sudah dibuat menggunakan algoritma XgBoost dan </w:t>
      </w:r>
      <w:r w:rsidR="0036113D" w:rsidRPr="00E05F14">
        <w:rPr>
          <w:i/>
          <w:iCs/>
          <w:lang w:val="en-US"/>
        </w:rPr>
        <w:t>Randomized Search Optimizer</w:t>
      </w:r>
      <w:r w:rsidR="0036113D" w:rsidRPr="0036113D">
        <w:rPr>
          <w:lang w:val="en-US"/>
        </w:rPr>
        <w:t xml:space="preserve">. Untuk mengetahui hasil evaluasi dan akurasi model dapat dilakukan menggunakan </w:t>
      </w:r>
      <w:r w:rsidR="0036113D" w:rsidRPr="00CB61EF">
        <w:rPr>
          <w:i/>
          <w:iCs/>
          <w:lang w:val="en-US"/>
        </w:rPr>
        <w:t>confusion matrix</w:t>
      </w:r>
      <w:r w:rsidR="0036113D" w:rsidRPr="0036113D">
        <w:rPr>
          <w:lang w:val="en-US"/>
        </w:rPr>
        <w:t xml:space="preserve"> yang dapat dilihat pada </w:t>
      </w:r>
      <w:r w:rsidR="0036113D" w:rsidRPr="00331832">
        <w:rPr>
          <w:b/>
          <w:bCs/>
          <w:lang w:val="en-US"/>
        </w:rPr>
        <w:t>Gambar 7.</w:t>
      </w:r>
      <w:r w:rsidR="0036113D" w:rsidRPr="0036113D">
        <w:rPr>
          <w:lang w:val="en-US"/>
        </w:rPr>
        <w:t xml:space="preserve"> di bawah ini</w:t>
      </w:r>
      <w:r w:rsidRPr="008B5CF4">
        <w:rPr>
          <w:lang w:val="en-US"/>
        </w:rPr>
        <w:t>.</w:t>
      </w:r>
      <w:r w:rsidR="00DD0274">
        <w:rPr>
          <w:lang w:val="en-US"/>
        </w:rPr>
        <w:t xml:space="preserve"> </w:t>
      </w:r>
    </w:p>
    <w:p w14:paraId="073E32C7" w14:textId="77777777" w:rsidR="00874E75" w:rsidRDefault="00874E75" w:rsidP="00874E75">
      <w:pPr>
        <w:keepNext/>
        <w:jc w:val="center"/>
      </w:pPr>
      <w:r>
        <w:rPr>
          <w:lang w:val="en-US"/>
        </w:rPr>
        <w:drawing>
          <wp:inline distT="0" distB="0" distL="0" distR="0" wp14:anchorId="3E77247D" wp14:editId="7EDE9A1B">
            <wp:extent cx="2928638" cy="1544109"/>
            <wp:effectExtent l="0" t="0" r="508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947591" cy="1554102"/>
                    </a:xfrm>
                    <a:prstGeom prst="rect">
                      <a:avLst/>
                    </a:prstGeom>
                  </pic:spPr>
                </pic:pic>
              </a:graphicData>
            </a:graphic>
          </wp:inline>
        </w:drawing>
      </w:r>
    </w:p>
    <w:p w14:paraId="451AF75E" w14:textId="6600C7BE" w:rsidR="00874E75" w:rsidRPr="00874E75" w:rsidRDefault="00874E75" w:rsidP="00874E75">
      <w:pPr>
        <w:pStyle w:val="Caption"/>
        <w:rPr>
          <w:lang w:val="en-US"/>
        </w:rPr>
      </w:pPr>
      <w:r w:rsidRPr="00230CC9">
        <w:rPr>
          <w:b/>
          <w:bCs/>
        </w:rPr>
        <w:t xml:space="preserve">Gambar </w:t>
      </w:r>
      <w:r w:rsidRPr="00230CC9">
        <w:rPr>
          <w:b/>
          <w:bCs/>
        </w:rPr>
        <w:fldChar w:fldCharType="begin"/>
      </w:r>
      <w:r w:rsidRPr="00230CC9">
        <w:rPr>
          <w:b/>
          <w:bCs/>
        </w:rPr>
        <w:instrText xml:space="preserve"> SEQ Gambar \* ARABIC </w:instrText>
      </w:r>
      <w:r w:rsidRPr="00230CC9">
        <w:rPr>
          <w:b/>
          <w:bCs/>
        </w:rPr>
        <w:fldChar w:fldCharType="separate"/>
      </w:r>
      <w:r w:rsidR="00971FB2">
        <w:rPr>
          <w:b/>
          <w:bCs/>
        </w:rPr>
        <w:t>7</w:t>
      </w:r>
      <w:r w:rsidRPr="00230CC9">
        <w:rPr>
          <w:b/>
          <w:bCs/>
        </w:rPr>
        <w:fldChar w:fldCharType="end"/>
      </w:r>
      <w:r w:rsidRPr="00230CC9">
        <w:rPr>
          <w:b/>
          <w:bCs/>
          <w:lang w:val="en-US"/>
        </w:rPr>
        <w:t>.</w:t>
      </w:r>
      <w:r>
        <w:rPr>
          <w:lang w:val="en-US"/>
        </w:rPr>
        <w:t xml:space="preserve"> Confusion Matrix Model</w:t>
      </w:r>
    </w:p>
    <w:p w14:paraId="246D79B6" w14:textId="2FF22943" w:rsidR="00F62D03" w:rsidRDefault="00966934" w:rsidP="00692B40">
      <w:pPr>
        <w:rPr>
          <w:lang w:val="en-US"/>
        </w:rPr>
      </w:pPr>
      <w:r w:rsidRPr="00966934">
        <w:rPr>
          <w:lang w:val="en-US"/>
        </w:rPr>
        <w:t xml:space="preserve">Pada </w:t>
      </w:r>
      <w:r w:rsidRPr="00A901D6">
        <w:rPr>
          <w:b/>
          <w:bCs/>
          <w:lang w:val="en-US"/>
        </w:rPr>
        <w:t>Gambar 7.</w:t>
      </w:r>
      <w:r w:rsidRPr="00966934">
        <w:rPr>
          <w:lang w:val="en-US"/>
        </w:rPr>
        <w:t xml:space="preserve"> di atas adalah </w:t>
      </w:r>
      <w:r w:rsidRPr="00AB33FB">
        <w:rPr>
          <w:i/>
          <w:iCs/>
          <w:lang w:val="en-US"/>
        </w:rPr>
        <w:t>confusion matrix</w:t>
      </w:r>
      <w:r w:rsidRPr="00966934">
        <w:rPr>
          <w:lang w:val="en-US"/>
        </w:rPr>
        <w:t xml:space="preserve"> hasil pengujian yang dilakukan menggunakan </w:t>
      </w:r>
      <w:r w:rsidRPr="00225CCB">
        <w:rPr>
          <w:i/>
          <w:iCs/>
          <w:lang w:val="en-US"/>
        </w:rPr>
        <w:t>data training</w:t>
      </w:r>
      <w:r w:rsidRPr="00966934">
        <w:rPr>
          <w:lang w:val="en-US"/>
        </w:rPr>
        <w:t xml:space="preserve"> dan </w:t>
      </w:r>
      <w:r w:rsidRPr="00225CCB">
        <w:rPr>
          <w:i/>
          <w:iCs/>
          <w:lang w:val="en-US"/>
        </w:rPr>
        <w:t>data testing</w:t>
      </w:r>
      <w:r w:rsidRPr="00966934">
        <w:rPr>
          <w:lang w:val="en-US"/>
        </w:rPr>
        <w:t xml:space="preserve"> hasil dari </w:t>
      </w:r>
      <w:r w:rsidRPr="00FC5627">
        <w:rPr>
          <w:i/>
          <w:iCs/>
          <w:lang w:val="en-US"/>
        </w:rPr>
        <w:t>dataset splitting</w:t>
      </w:r>
      <w:r w:rsidRPr="00966934">
        <w:rPr>
          <w:lang w:val="en-US"/>
        </w:rPr>
        <w:t xml:space="preserve"> dengan perbandingan 80% </w:t>
      </w:r>
      <w:r w:rsidRPr="00FC5627">
        <w:rPr>
          <w:i/>
          <w:iCs/>
          <w:lang w:val="en-US"/>
        </w:rPr>
        <w:t>data training</w:t>
      </w:r>
      <w:r w:rsidRPr="00966934">
        <w:rPr>
          <w:lang w:val="en-US"/>
        </w:rPr>
        <w:t xml:space="preserve"> dan 20% </w:t>
      </w:r>
      <w:r w:rsidRPr="00FC5627">
        <w:rPr>
          <w:i/>
          <w:iCs/>
          <w:lang w:val="en-US"/>
        </w:rPr>
        <w:t>data testing</w:t>
      </w:r>
      <w:r w:rsidRPr="00966934">
        <w:rPr>
          <w:lang w:val="en-US"/>
        </w:rPr>
        <w:t xml:space="preserve">. Dari </w:t>
      </w:r>
      <w:r w:rsidRPr="00FC5627">
        <w:rPr>
          <w:b/>
          <w:bCs/>
          <w:lang w:val="en-US"/>
        </w:rPr>
        <w:t>Gambar 7.</w:t>
      </w:r>
      <w:r w:rsidRPr="00966934">
        <w:rPr>
          <w:lang w:val="en-US"/>
        </w:rPr>
        <w:t xml:space="preserve"> yang dapat dilihat di atas, model yang dibuat mendapatkan akurasi sebesar 91% pada pengujian menggunakan </w:t>
      </w:r>
      <w:r w:rsidRPr="00923BDC">
        <w:rPr>
          <w:i/>
          <w:iCs/>
          <w:lang w:val="en-US"/>
        </w:rPr>
        <w:t>data training</w:t>
      </w:r>
      <w:r w:rsidRPr="00966934">
        <w:rPr>
          <w:lang w:val="en-US"/>
        </w:rPr>
        <w:t xml:space="preserve">, dan akurasi sebesar 83% pada pengujian yang dilakukan menggunakan </w:t>
      </w:r>
      <w:r w:rsidRPr="00923BDC">
        <w:rPr>
          <w:i/>
          <w:iCs/>
          <w:lang w:val="en-US"/>
        </w:rPr>
        <w:t>data testing</w:t>
      </w:r>
      <w:r w:rsidRPr="00966934">
        <w:rPr>
          <w:lang w:val="en-US"/>
        </w:rPr>
        <w:t xml:space="preserve">. Proses evaluasi dan pengujian juga dilakukan </w:t>
      </w:r>
      <w:r w:rsidR="004C0C20">
        <w:rPr>
          <w:lang w:val="en-US"/>
        </w:rPr>
        <w:t>menggunakan</w:t>
      </w:r>
      <w:r w:rsidRPr="00966934">
        <w:rPr>
          <w:lang w:val="en-US"/>
        </w:rPr>
        <w:t xml:space="preserve"> </w:t>
      </w:r>
      <w:r w:rsidRPr="004C0C20">
        <w:rPr>
          <w:i/>
          <w:iCs/>
          <w:lang w:val="en-US"/>
        </w:rPr>
        <w:t>dataset</w:t>
      </w:r>
      <w:r w:rsidRPr="00966934">
        <w:rPr>
          <w:lang w:val="en-US"/>
        </w:rPr>
        <w:t xml:space="preserve"> lain yaitu </w:t>
      </w:r>
      <w:r w:rsidRPr="00C26D7E">
        <w:rPr>
          <w:i/>
          <w:iCs/>
          <w:lang w:val="en-US"/>
        </w:rPr>
        <w:t>dataset statelog heart diseases</w:t>
      </w:r>
      <w:r w:rsidRPr="00966934">
        <w:rPr>
          <w:lang w:val="en-US"/>
        </w:rPr>
        <w:t xml:space="preserve"> yang berjumlah 270 data, </w:t>
      </w:r>
      <w:r w:rsidRPr="009E174A">
        <w:rPr>
          <w:i/>
          <w:iCs/>
          <w:lang w:val="en-US"/>
        </w:rPr>
        <w:t>confusion matrix</w:t>
      </w:r>
      <w:r w:rsidRPr="00966934">
        <w:rPr>
          <w:lang w:val="en-US"/>
        </w:rPr>
        <w:t xml:space="preserve"> untuk pengujian dengan </w:t>
      </w:r>
      <w:r w:rsidRPr="009E174A">
        <w:rPr>
          <w:i/>
          <w:iCs/>
          <w:lang w:val="en-US"/>
        </w:rPr>
        <w:t>dataset statelog</w:t>
      </w:r>
      <w:r w:rsidRPr="00966934">
        <w:rPr>
          <w:lang w:val="en-US"/>
        </w:rPr>
        <w:t xml:space="preserve"> dapat dilihat pada </w:t>
      </w:r>
      <w:r w:rsidRPr="00591FA2">
        <w:rPr>
          <w:b/>
          <w:bCs/>
          <w:lang w:val="en-US"/>
        </w:rPr>
        <w:t>Gambar 8.</w:t>
      </w:r>
      <w:r w:rsidRPr="00966934">
        <w:rPr>
          <w:lang w:val="en-US"/>
        </w:rPr>
        <w:t xml:space="preserve"> di bawah ini</w:t>
      </w:r>
      <w:r w:rsidR="00A66DAF" w:rsidRPr="00A66DAF">
        <w:rPr>
          <w:lang w:val="en-US"/>
        </w:rPr>
        <w:t>.</w:t>
      </w:r>
      <w:r w:rsidR="00DD0274">
        <w:rPr>
          <w:lang w:val="en-US"/>
        </w:rPr>
        <w:t xml:space="preserve"> </w:t>
      </w:r>
    </w:p>
    <w:p w14:paraId="27ABBE2C" w14:textId="77777777" w:rsidR="002001C8" w:rsidRDefault="002001C8" w:rsidP="002001C8">
      <w:pPr>
        <w:keepNext/>
        <w:jc w:val="center"/>
      </w:pPr>
      <w:r>
        <w:rPr>
          <w:lang w:val="en-US"/>
        </w:rPr>
        <w:drawing>
          <wp:inline distT="0" distB="0" distL="0" distR="0" wp14:anchorId="0C6DD38F" wp14:editId="5F9BD14F">
            <wp:extent cx="2998977" cy="160322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007191" cy="1607616"/>
                    </a:xfrm>
                    <a:prstGeom prst="rect">
                      <a:avLst/>
                    </a:prstGeom>
                  </pic:spPr>
                </pic:pic>
              </a:graphicData>
            </a:graphic>
          </wp:inline>
        </w:drawing>
      </w:r>
    </w:p>
    <w:p w14:paraId="0C291D3E" w14:textId="6CFB82AF" w:rsidR="00F62C54" w:rsidRPr="002001C8" w:rsidRDefault="002001C8" w:rsidP="002001C8">
      <w:pPr>
        <w:pStyle w:val="Caption"/>
        <w:rPr>
          <w:lang w:val="en-US"/>
        </w:rPr>
      </w:pPr>
      <w:r w:rsidRPr="00227008">
        <w:rPr>
          <w:b/>
          <w:bCs/>
        </w:rPr>
        <w:t xml:space="preserve">Gambar </w:t>
      </w:r>
      <w:r w:rsidRPr="00227008">
        <w:rPr>
          <w:b/>
          <w:bCs/>
        </w:rPr>
        <w:fldChar w:fldCharType="begin"/>
      </w:r>
      <w:r w:rsidRPr="00227008">
        <w:rPr>
          <w:b/>
          <w:bCs/>
        </w:rPr>
        <w:instrText xml:space="preserve"> SEQ Gambar \* ARABIC </w:instrText>
      </w:r>
      <w:r w:rsidRPr="00227008">
        <w:rPr>
          <w:b/>
          <w:bCs/>
        </w:rPr>
        <w:fldChar w:fldCharType="separate"/>
      </w:r>
      <w:r w:rsidR="00971FB2">
        <w:rPr>
          <w:b/>
          <w:bCs/>
        </w:rPr>
        <w:t>8</w:t>
      </w:r>
      <w:r w:rsidRPr="00227008">
        <w:rPr>
          <w:b/>
          <w:bCs/>
        </w:rPr>
        <w:fldChar w:fldCharType="end"/>
      </w:r>
      <w:r w:rsidRPr="00227008">
        <w:rPr>
          <w:b/>
          <w:bCs/>
          <w:lang w:val="en-US"/>
        </w:rPr>
        <w:t>.</w:t>
      </w:r>
      <w:r>
        <w:rPr>
          <w:lang w:val="en-US"/>
        </w:rPr>
        <w:t xml:space="preserve"> Confusion Matrix Pada Dataset Lain</w:t>
      </w:r>
    </w:p>
    <w:p w14:paraId="21C2E043" w14:textId="1E8012C9" w:rsidR="00F62C54" w:rsidRDefault="005A2546" w:rsidP="00692B40">
      <w:pPr>
        <w:rPr>
          <w:lang w:val="en-US"/>
        </w:rPr>
      </w:pPr>
      <w:r w:rsidRPr="005A2546">
        <w:rPr>
          <w:lang w:val="en-US"/>
        </w:rPr>
        <w:t xml:space="preserve">Seperti yang dapat dilihat pada </w:t>
      </w:r>
      <w:r w:rsidRPr="00F94633">
        <w:rPr>
          <w:b/>
          <w:bCs/>
          <w:lang w:val="en-US"/>
        </w:rPr>
        <w:t>Gambar 8.</w:t>
      </w:r>
      <w:r w:rsidRPr="005A2546">
        <w:rPr>
          <w:lang w:val="en-US"/>
        </w:rPr>
        <w:t xml:space="preserve"> di atas, </w:t>
      </w:r>
      <w:r w:rsidRPr="00982E25">
        <w:rPr>
          <w:i/>
          <w:iCs/>
          <w:lang w:val="en-US"/>
        </w:rPr>
        <w:t>confusin matrix</w:t>
      </w:r>
      <w:r w:rsidRPr="005A2546">
        <w:rPr>
          <w:lang w:val="en-US"/>
        </w:rPr>
        <w:t xml:space="preserve"> yang ditampilkan di atas dibagi menjadi dua yaitu sebelah kiri adalah </w:t>
      </w:r>
      <w:r w:rsidRPr="00A453F1">
        <w:rPr>
          <w:i/>
          <w:iCs/>
          <w:lang w:val="en-US"/>
        </w:rPr>
        <w:t>confusion matrix</w:t>
      </w:r>
      <w:r w:rsidRPr="005A2546">
        <w:rPr>
          <w:lang w:val="en-US"/>
        </w:rPr>
        <w:t xml:space="preserve"> hasil pengujian pada seluru</w:t>
      </w:r>
      <w:r w:rsidR="00A453F1">
        <w:rPr>
          <w:lang w:val="en-US"/>
        </w:rPr>
        <w:t>h</w:t>
      </w:r>
      <w:r w:rsidRPr="005A2546">
        <w:rPr>
          <w:lang w:val="en-US"/>
        </w:rPr>
        <w:t xml:space="preserve"> </w:t>
      </w:r>
      <w:r w:rsidRPr="00A453F1">
        <w:rPr>
          <w:i/>
          <w:iCs/>
          <w:lang w:val="en-US"/>
        </w:rPr>
        <w:t>dataset</w:t>
      </w:r>
      <w:r w:rsidRPr="005A2546">
        <w:rPr>
          <w:lang w:val="en-US"/>
        </w:rPr>
        <w:t xml:space="preserve"> yang digunakan</w:t>
      </w:r>
      <w:r w:rsidR="002022F2">
        <w:rPr>
          <w:lang w:val="en-US"/>
        </w:rPr>
        <w:t xml:space="preserve"> yaitu </w:t>
      </w:r>
      <w:r w:rsidR="002022F2" w:rsidRPr="002022F2">
        <w:rPr>
          <w:i/>
          <w:iCs/>
          <w:lang w:val="en-US"/>
        </w:rPr>
        <w:t>cleveland heart diseases</w:t>
      </w:r>
      <w:r w:rsidRPr="005A2546">
        <w:rPr>
          <w:lang w:val="en-US"/>
        </w:rPr>
        <w:t xml:space="preserve">, dan sebelah kanan adalah </w:t>
      </w:r>
      <w:r w:rsidRPr="00D268C8">
        <w:rPr>
          <w:i/>
          <w:iCs/>
          <w:lang w:val="en-US"/>
        </w:rPr>
        <w:t>confusion matrix</w:t>
      </w:r>
      <w:r w:rsidRPr="005A2546">
        <w:rPr>
          <w:lang w:val="en-US"/>
        </w:rPr>
        <w:t xml:space="preserve"> hasil pengujian yang dilakukan menggunakan </w:t>
      </w:r>
      <w:r w:rsidRPr="00CF61A3">
        <w:rPr>
          <w:i/>
          <w:iCs/>
          <w:lang w:val="en-US"/>
        </w:rPr>
        <w:t>dataset</w:t>
      </w:r>
      <w:r w:rsidRPr="005A2546">
        <w:rPr>
          <w:lang w:val="en-US"/>
        </w:rPr>
        <w:t xml:space="preserve"> lain yaitu menggunakan </w:t>
      </w:r>
      <w:r w:rsidRPr="00CF61A3">
        <w:rPr>
          <w:i/>
          <w:iCs/>
          <w:lang w:val="en-US"/>
        </w:rPr>
        <w:t>statelog heart diseases</w:t>
      </w:r>
      <w:r w:rsidRPr="005A2546">
        <w:rPr>
          <w:lang w:val="en-US"/>
        </w:rPr>
        <w:t xml:space="preserve">. Dapat dilihat pada </w:t>
      </w:r>
      <w:r w:rsidRPr="00371BD8">
        <w:rPr>
          <w:i/>
          <w:iCs/>
          <w:lang w:val="en-US"/>
        </w:rPr>
        <w:t>confusion matrix</w:t>
      </w:r>
      <w:r w:rsidRPr="005A2546">
        <w:rPr>
          <w:lang w:val="en-US"/>
        </w:rPr>
        <w:t xml:space="preserve"> sebelah kiri bahwa model yang dibuat mendapatkan akurasi 90% apabila dilakukan pengujian menggunakan seluruh </w:t>
      </w:r>
      <w:r w:rsidRPr="005B00FC">
        <w:rPr>
          <w:i/>
          <w:iCs/>
          <w:lang w:val="en-US"/>
        </w:rPr>
        <w:t>dataset cleveland heart diseses</w:t>
      </w:r>
      <w:r w:rsidRPr="005A2546">
        <w:rPr>
          <w:lang w:val="en-US"/>
        </w:rPr>
        <w:t xml:space="preserve">. Sedangkan pada </w:t>
      </w:r>
      <w:r w:rsidRPr="00C562CE">
        <w:rPr>
          <w:i/>
          <w:iCs/>
          <w:lang w:val="en-US"/>
        </w:rPr>
        <w:t>confusin matrix</w:t>
      </w:r>
      <w:r w:rsidRPr="005A2546">
        <w:rPr>
          <w:lang w:val="en-US"/>
        </w:rPr>
        <w:t xml:space="preserve"> sebelah kanan dapat dilihat bahwa model yang dibuat mendapat akurasi sebesar 78% apabila dilakukan pengujian menggunakan </w:t>
      </w:r>
      <w:r w:rsidRPr="00C2140C">
        <w:rPr>
          <w:i/>
          <w:iCs/>
          <w:lang w:val="en-US"/>
        </w:rPr>
        <w:t>dataset</w:t>
      </w:r>
      <w:r w:rsidRPr="005A2546">
        <w:rPr>
          <w:lang w:val="en-US"/>
        </w:rPr>
        <w:t xml:space="preserve"> lain yaitu </w:t>
      </w:r>
      <w:r w:rsidRPr="00C2140C">
        <w:rPr>
          <w:i/>
          <w:iCs/>
          <w:lang w:val="en-US"/>
        </w:rPr>
        <w:t>statelog heart diseases</w:t>
      </w:r>
      <w:r w:rsidR="004F1F05" w:rsidRPr="004F1F05">
        <w:rPr>
          <w:lang w:val="en-US"/>
        </w:rPr>
        <w:t>.</w:t>
      </w:r>
    </w:p>
    <w:p w14:paraId="2F47F6DE" w14:textId="1C03835F" w:rsidR="00ED170A" w:rsidRDefault="00ED170A" w:rsidP="00ED170A">
      <w:pPr>
        <w:pStyle w:val="Heading1"/>
        <w:rPr>
          <w:lang w:val="en-US"/>
        </w:rPr>
      </w:pPr>
      <w:r>
        <w:rPr>
          <w:lang w:val="en-US"/>
        </w:rPr>
        <w:lastRenderedPageBreak/>
        <w:t>Kesimpulan dan Saran</w:t>
      </w:r>
    </w:p>
    <w:p w14:paraId="731C0BAD" w14:textId="77777777" w:rsidR="008B453F" w:rsidRDefault="00193A58" w:rsidP="000F53FF">
      <w:pPr>
        <w:rPr>
          <w:lang w:val="en-US"/>
        </w:rPr>
      </w:pPr>
      <w:r w:rsidRPr="00193A58">
        <w:rPr>
          <w:lang w:val="en-US"/>
        </w:rPr>
        <w:t>Berdasarkan penelitian yang sudah dilakukan dah hasil penelitian yang sudah didap</w:t>
      </w:r>
      <w:r w:rsidR="008D3C85">
        <w:rPr>
          <w:lang w:val="en-US"/>
        </w:rPr>
        <w:t>a</w:t>
      </w:r>
      <w:r w:rsidRPr="00193A58">
        <w:rPr>
          <w:lang w:val="en-US"/>
        </w:rPr>
        <w:t>tkan, dapat disimpulkan bahwa</w:t>
      </w:r>
      <w:r w:rsidR="008B453F">
        <w:rPr>
          <w:lang w:val="en-US"/>
        </w:rPr>
        <w:t>.</w:t>
      </w:r>
    </w:p>
    <w:p w14:paraId="2C6E9CF1" w14:textId="77777777" w:rsidR="008B453F" w:rsidRDefault="00193A58" w:rsidP="008B453F">
      <w:pPr>
        <w:pStyle w:val="ListParagraph"/>
        <w:numPr>
          <w:ilvl w:val="0"/>
          <w:numId w:val="19"/>
        </w:numPr>
        <w:rPr>
          <w:lang w:val="en-US"/>
        </w:rPr>
      </w:pPr>
      <w:r w:rsidRPr="008B453F">
        <w:rPr>
          <w:lang w:val="en-US"/>
        </w:rPr>
        <w:t xml:space="preserve">algoritma XgBoost dapat digunakan untuk menyelesaikan permasalahan prediksi penyakit jantung menggunakan data </w:t>
      </w:r>
      <w:r w:rsidRPr="008B453F">
        <w:rPr>
          <w:i/>
          <w:iCs/>
          <w:lang w:val="en-US"/>
        </w:rPr>
        <w:t>tabular</w:t>
      </w:r>
      <w:r w:rsidRPr="008B453F">
        <w:rPr>
          <w:lang w:val="en-US"/>
        </w:rPr>
        <w:t xml:space="preserve"> </w:t>
      </w:r>
      <w:r w:rsidR="00A722BF" w:rsidRPr="008B453F">
        <w:rPr>
          <w:lang w:val="en-US"/>
        </w:rPr>
        <w:t xml:space="preserve">atau data tabel </w:t>
      </w:r>
      <w:r w:rsidRPr="008B453F">
        <w:rPr>
          <w:lang w:val="en-US"/>
        </w:rPr>
        <w:t xml:space="preserve">yang terdiri dari 13 parameter. Model </w:t>
      </w:r>
      <w:r w:rsidRPr="008B453F">
        <w:rPr>
          <w:i/>
          <w:iCs/>
          <w:lang w:val="en-US"/>
        </w:rPr>
        <w:t>machine learning</w:t>
      </w:r>
      <w:r w:rsidRPr="008B453F">
        <w:rPr>
          <w:lang w:val="en-US"/>
        </w:rPr>
        <w:t xml:space="preserve"> yang dibuat mendapatkan akurasi sebesar 90% dengan rincian akurasi pada </w:t>
      </w:r>
      <w:r w:rsidRPr="008B453F">
        <w:rPr>
          <w:i/>
          <w:iCs/>
          <w:lang w:val="en-US"/>
        </w:rPr>
        <w:t>data training</w:t>
      </w:r>
      <w:r w:rsidRPr="008B453F">
        <w:rPr>
          <w:lang w:val="en-US"/>
        </w:rPr>
        <w:t xml:space="preserve"> sebesar 91% dan akurasi pada </w:t>
      </w:r>
      <w:r w:rsidRPr="008B453F">
        <w:rPr>
          <w:i/>
          <w:iCs/>
          <w:lang w:val="en-US"/>
        </w:rPr>
        <w:t>data testing</w:t>
      </w:r>
      <w:r w:rsidRPr="008B453F">
        <w:rPr>
          <w:lang w:val="en-US"/>
        </w:rPr>
        <w:t xml:space="preserve"> sebesar 83%. </w:t>
      </w:r>
    </w:p>
    <w:p w14:paraId="00DE123E" w14:textId="30905737" w:rsidR="000F53FF" w:rsidRPr="008B453F" w:rsidRDefault="00193A58" w:rsidP="008B453F">
      <w:pPr>
        <w:pStyle w:val="ListParagraph"/>
        <w:numPr>
          <w:ilvl w:val="0"/>
          <w:numId w:val="19"/>
        </w:numPr>
        <w:rPr>
          <w:lang w:val="en-US"/>
        </w:rPr>
      </w:pPr>
      <w:r w:rsidRPr="008B453F">
        <w:rPr>
          <w:lang w:val="en-US"/>
        </w:rPr>
        <w:t xml:space="preserve">Algoritma XgBoost yang digunakan dalam penelitian ini juga dinilai dapat digunakan untuk mengatasi </w:t>
      </w:r>
      <w:r w:rsidRPr="008B453F">
        <w:rPr>
          <w:i/>
          <w:iCs/>
          <w:lang w:val="en-US"/>
        </w:rPr>
        <w:t>overfitting</w:t>
      </w:r>
      <w:r w:rsidRPr="008B453F">
        <w:rPr>
          <w:lang w:val="en-US"/>
        </w:rPr>
        <w:t xml:space="preserve"> dan tetap mempertahankan akurasi yang tinggi</w:t>
      </w:r>
      <w:r w:rsidR="000F53FF" w:rsidRPr="008B453F">
        <w:rPr>
          <w:lang w:val="en-US"/>
        </w:rPr>
        <w:t xml:space="preserve">. </w:t>
      </w:r>
    </w:p>
    <w:p w14:paraId="3510123D" w14:textId="77777777" w:rsidR="00E837FB" w:rsidRDefault="00332DA3" w:rsidP="000F53FF">
      <w:pPr>
        <w:rPr>
          <w:lang w:val="en-US"/>
        </w:rPr>
      </w:pPr>
      <w:r w:rsidRPr="00332DA3">
        <w:rPr>
          <w:lang w:val="en-US"/>
        </w:rPr>
        <w:t>Saran yang dapat diberikan untuk penelitian selanjutnya berdasarkan penelitian yang sudah dilakukan ini adalah.</w:t>
      </w:r>
    </w:p>
    <w:p w14:paraId="63EA1BB4" w14:textId="77777777" w:rsidR="00E837FB" w:rsidRDefault="00332DA3" w:rsidP="00E837FB">
      <w:pPr>
        <w:pStyle w:val="ListParagraph"/>
        <w:numPr>
          <w:ilvl w:val="0"/>
          <w:numId w:val="20"/>
        </w:numPr>
        <w:rPr>
          <w:lang w:val="en-US"/>
        </w:rPr>
      </w:pPr>
      <w:r w:rsidRPr="00E837FB">
        <w:rPr>
          <w:lang w:val="en-US"/>
        </w:rPr>
        <w:t xml:space="preserve">Berdasarkan penelitian ini yang menggunakan kombinasi beberapa </w:t>
      </w:r>
      <w:r w:rsidRPr="0053410D">
        <w:rPr>
          <w:i/>
          <w:iCs/>
          <w:lang w:val="en-US"/>
        </w:rPr>
        <w:t>hyper parameter</w:t>
      </w:r>
      <w:r w:rsidRPr="00E837FB">
        <w:rPr>
          <w:lang w:val="en-US"/>
        </w:rPr>
        <w:t xml:space="preserve">, maka penelitian selanjutnya dapat dilakukan dengan menambahkan kombinasi </w:t>
      </w:r>
      <w:r w:rsidRPr="0089022E">
        <w:rPr>
          <w:i/>
          <w:iCs/>
          <w:lang w:val="en-US"/>
        </w:rPr>
        <w:t>tuning hyper parameter</w:t>
      </w:r>
      <w:r w:rsidRPr="00E837FB">
        <w:rPr>
          <w:lang w:val="en-US"/>
        </w:rPr>
        <w:t xml:space="preserve"> sehingga dapat memaksimalkan akurasi dari model yang dibuat.</w:t>
      </w:r>
    </w:p>
    <w:p w14:paraId="4DD3A795" w14:textId="240C2425" w:rsidR="00ED170A" w:rsidRPr="0003723B" w:rsidRDefault="00332DA3" w:rsidP="0003723B">
      <w:pPr>
        <w:pStyle w:val="ListParagraph"/>
        <w:numPr>
          <w:ilvl w:val="0"/>
          <w:numId w:val="20"/>
        </w:numPr>
        <w:rPr>
          <w:lang w:val="en-US"/>
        </w:rPr>
      </w:pPr>
      <w:r w:rsidRPr="003D7089">
        <w:rPr>
          <w:i/>
          <w:iCs/>
          <w:lang w:val="en-US"/>
        </w:rPr>
        <w:t>Dataset</w:t>
      </w:r>
      <w:r w:rsidRPr="0003723B">
        <w:rPr>
          <w:lang w:val="en-US"/>
        </w:rPr>
        <w:t xml:space="preserve"> yang digunakan dalam penelitian selanjutnya dapat dilakukan dengan </w:t>
      </w:r>
      <w:r w:rsidRPr="003D7089">
        <w:rPr>
          <w:i/>
          <w:iCs/>
          <w:lang w:val="en-US"/>
        </w:rPr>
        <w:t>dataset</w:t>
      </w:r>
      <w:r w:rsidRPr="0003723B">
        <w:rPr>
          <w:lang w:val="en-US"/>
        </w:rPr>
        <w:t xml:space="preserve"> lain, ataupun menggunakan gabungan </w:t>
      </w:r>
      <w:r w:rsidRPr="0096047A">
        <w:rPr>
          <w:i/>
          <w:iCs/>
          <w:lang w:val="en-US"/>
        </w:rPr>
        <w:t>dataset</w:t>
      </w:r>
      <w:r w:rsidRPr="0003723B">
        <w:rPr>
          <w:lang w:val="en-US"/>
        </w:rPr>
        <w:t xml:space="preserve"> seperti gabungan dari </w:t>
      </w:r>
      <w:r w:rsidRPr="00E3450A">
        <w:rPr>
          <w:i/>
          <w:iCs/>
          <w:lang w:val="en-US"/>
        </w:rPr>
        <w:t>dataset cleveland</w:t>
      </w:r>
      <w:r w:rsidRPr="0003723B">
        <w:rPr>
          <w:lang w:val="en-US"/>
        </w:rPr>
        <w:t xml:space="preserve"> dan </w:t>
      </w:r>
      <w:r w:rsidRPr="00E3450A">
        <w:rPr>
          <w:i/>
          <w:iCs/>
          <w:lang w:val="en-US"/>
        </w:rPr>
        <w:t>statelog</w:t>
      </w:r>
      <w:r w:rsidRPr="0003723B">
        <w:rPr>
          <w:lang w:val="en-US"/>
        </w:rPr>
        <w:t>, sehingga data yang digunakan semakin banyak dan model yang dihasilkan dapat memiliki akurasi yang lebih baik lagi</w:t>
      </w:r>
      <w:r w:rsidR="000F53FF" w:rsidRPr="0003723B">
        <w:rPr>
          <w:lang w:val="en-US"/>
        </w:rPr>
        <w:t>.</w:t>
      </w:r>
    </w:p>
    <w:p w14:paraId="748995B3" w14:textId="24BAABD7" w:rsidR="003D3659" w:rsidRDefault="003D3659" w:rsidP="00E83D31">
      <w:pPr>
        <w:pStyle w:val="Heading1"/>
        <w:numPr>
          <w:ilvl w:val="0"/>
          <w:numId w:val="0"/>
        </w:numPr>
        <w:rPr>
          <w:lang w:val="en-US"/>
        </w:rPr>
      </w:pPr>
      <w:r>
        <w:rPr>
          <w:lang w:val="en-US"/>
        </w:rPr>
        <w:t>Daftar Pustaka</w:t>
      </w:r>
    </w:p>
    <w:p w14:paraId="79B99110" w14:textId="774B8BF2" w:rsidR="00A252A3" w:rsidRPr="00A252A3" w:rsidRDefault="00E83D31" w:rsidP="00A252A3">
      <w:pPr>
        <w:widowControl w:val="0"/>
        <w:autoSpaceDE w:val="0"/>
        <w:autoSpaceDN w:val="0"/>
        <w:adjustRightInd w:val="0"/>
        <w:ind w:left="640" w:hanging="64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A252A3" w:rsidRPr="00A252A3">
        <w:rPr>
          <w:rFonts w:cs="Times New Roman"/>
          <w:szCs w:val="24"/>
        </w:rPr>
        <w:t>[1]</w:t>
      </w:r>
      <w:r w:rsidR="00A252A3" w:rsidRPr="00A252A3">
        <w:rPr>
          <w:rFonts w:cs="Times New Roman"/>
          <w:szCs w:val="24"/>
        </w:rPr>
        <w:tab/>
        <w:t xml:space="preserve">L. Marleni and A. Alhabib, “Faktor Risiko Penyakit Jantung Koroner di RSI SITI Khadijah Palembang,” </w:t>
      </w:r>
      <w:r w:rsidR="00A252A3" w:rsidRPr="00A252A3">
        <w:rPr>
          <w:rFonts w:cs="Times New Roman"/>
          <w:i/>
          <w:iCs/>
          <w:szCs w:val="24"/>
        </w:rPr>
        <w:t>J. Kesehat.</w:t>
      </w:r>
      <w:r w:rsidR="00A252A3" w:rsidRPr="00A252A3">
        <w:rPr>
          <w:rFonts w:cs="Times New Roman"/>
          <w:szCs w:val="24"/>
        </w:rPr>
        <w:t>, vol. 8, no. 3, p. 478, 2017, doi: 10.26630/jk.v8i3.663.</w:t>
      </w:r>
    </w:p>
    <w:p w14:paraId="5EFEFE55"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2]</w:t>
      </w:r>
      <w:r w:rsidRPr="00A252A3">
        <w:rPr>
          <w:rFonts w:cs="Times New Roman"/>
          <w:szCs w:val="24"/>
        </w:rPr>
        <w:tab/>
        <w:t xml:space="preserve">A. Septadaya, C. Dewi, and B. Rahayudi, “Implementasi Extreme Learning Machine dan Fast Independent Component Analysis untuk Klasifikasi Aritmia Berdasarkan Rekaman Elektrokardiogram,” </w:t>
      </w:r>
      <w:r w:rsidRPr="00A252A3">
        <w:rPr>
          <w:rFonts w:cs="Times New Roman"/>
          <w:i/>
          <w:iCs/>
          <w:szCs w:val="24"/>
        </w:rPr>
        <w:t>J. Pengemb. Teknol. Inf. dan Ilmu Komput. e-ISSN</w:t>
      </w:r>
      <w:r w:rsidRPr="00A252A3">
        <w:rPr>
          <w:rFonts w:cs="Times New Roman"/>
          <w:szCs w:val="24"/>
        </w:rPr>
        <w:t>, vol. 2548, no. 5, p. 964X, 2019.</w:t>
      </w:r>
    </w:p>
    <w:p w14:paraId="776FF5E4"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3]</w:t>
      </w:r>
      <w:r w:rsidRPr="00A252A3">
        <w:rPr>
          <w:rFonts w:cs="Times New Roman"/>
          <w:szCs w:val="24"/>
        </w:rPr>
        <w:tab/>
        <w:t>E. Prasetyo and B. Prasetiyo, “Peningkatan Akurasi Klasifikasi Algoritma C4.5 Menggunakan Teknik Bagging Pada Diagnosis Penyakit Jantung,” vol. 7, no. 5, pp. 1035–1040, 2020, doi: 10.25126/jtiik.202072379.</w:t>
      </w:r>
    </w:p>
    <w:p w14:paraId="1D392511"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4]</w:t>
      </w:r>
      <w:r w:rsidRPr="00A252A3">
        <w:rPr>
          <w:rFonts w:cs="Times New Roman"/>
          <w:szCs w:val="24"/>
        </w:rPr>
        <w:tab/>
        <w:t xml:space="preserve">P. D. Putra and D. P. Rini, “Prediksi Penyakit Jantung dengan Algoritma Klasifikasi,” </w:t>
      </w:r>
      <w:r w:rsidRPr="00A252A3">
        <w:rPr>
          <w:rFonts w:cs="Times New Roman"/>
          <w:i/>
          <w:iCs/>
          <w:szCs w:val="24"/>
        </w:rPr>
        <w:t>Pros. Annu. Res. Semin. 2019</w:t>
      </w:r>
      <w:r w:rsidRPr="00A252A3">
        <w:rPr>
          <w:rFonts w:cs="Times New Roman"/>
          <w:szCs w:val="24"/>
        </w:rPr>
        <w:t>, vol. 5, no. 1, pp. 978–979, 2019.</w:t>
      </w:r>
    </w:p>
    <w:p w14:paraId="344FACC2"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5]</w:t>
      </w:r>
      <w:r w:rsidRPr="00A252A3">
        <w:rPr>
          <w:rFonts w:cs="Times New Roman"/>
          <w:szCs w:val="24"/>
        </w:rPr>
        <w:tab/>
        <w:t xml:space="preserve">A. B. Wibisono and A. Fahrurozi, “Perbandingan Algoritma Klasifikasi Dalam Pengklasifikasian Data Penyakit Jantung Koroner,” </w:t>
      </w:r>
      <w:r w:rsidRPr="00A252A3">
        <w:rPr>
          <w:rFonts w:cs="Times New Roman"/>
          <w:i/>
          <w:iCs/>
          <w:szCs w:val="24"/>
        </w:rPr>
        <w:t>J. Ilm. Teknol. dan Rekayasa</w:t>
      </w:r>
      <w:r w:rsidRPr="00A252A3">
        <w:rPr>
          <w:rFonts w:cs="Times New Roman"/>
          <w:szCs w:val="24"/>
        </w:rPr>
        <w:t>, vol. 24, no. 3, pp. 161–170, 2019, doi: 10.35760/tr.2019.v24i3.2393.</w:t>
      </w:r>
    </w:p>
    <w:p w14:paraId="6FA34F10"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6]</w:t>
      </w:r>
      <w:r w:rsidRPr="00A252A3">
        <w:rPr>
          <w:rFonts w:cs="Times New Roman"/>
          <w:szCs w:val="24"/>
        </w:rPr>
        <w:tab/>
        <w:t xml:space="preserve">Z. A. Haqie, R. E. Nadiah, and O. P. Ariyani, “Inovasi Pelayanan Publik Suroboyo Bis Di Kota Surabaya,” </w:t>
      </w:r>
      <w:r w:rsidRPr="00A252A3">
        <w:rPr>
          <w:rFonts w:cs="Times New Roman"/>
          <w:i/>
          <w:iCs/>
          <w:szCs w:val="24"/>
        </w:rPr>
        <w:t>JPSI (Journal Public Sect. Innov.</w:t>
      </w:r>
      <w:r w:rsidRPr="00A252A3">
        <w:rPr>
          <w:rFonts w:cs="Times New Roman"/>
          <w:szCs w:val="24"/>
        </w:rPr>
        <w:t>, vol. 5, no. 1, p. 23, 2020, doi: 10.26740/jpsi.v5n1.p23-30.</w:t>
      </w:r>
    </w:p>
    <w:p w14:paraId="671D08AE"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7]</w:t>
      </w:r>
      <w:r w:rsidRPr="00A252A3">
        <w:rPr>
          <w:rFonts w:cs="Times New Roman"/>
          <w:szCs w:val="24"/>
        </w:rPr>
        <w:tab/>
        <w:t xml:space="preserve">M. S. Dr. Bernatal Saragih, S.P., </w:t>
      </w:r>
      <w:r w:rsidRPr="00A252A3">
        <w:rPr>
          <w:rFonts w:cs="Times New Roman"/>
          <w:i/>
          <w:iCs/>
          <w:szCs w:val="24"/>
        </w:rPr>
        <w:t>Kolesterol dan Usaha-Usaha Penurunannya</w:t>
      </w:r>
      <w:r w:rsidRPr="00A252A3">
        <w:rPr>
          <w:rFonts w:cs="Times New Roman"/>
          <w:szCs w:val="24"/>
        </w:rPr>
        <w:t xml:space="preserve">, 1st ed., </w:t>
      </w:r>
      <w:r w:rsidRPr="00A252A3">
        <w:rPr>
          <w:rFonts w:cs="Times New Roman"/>
          <w:szCs w:val="24"/>
        </w:rPr>
        <w:lastRenderedPageBreak/>
        <w:t>no. September. Yogyakarta: Penerbit Bimotry Yogyakarta, 2011.</w:t>
      </w:r>
    </w:p>
    <w:p w14:paraId="5FE2DC64"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8]</w:t>
      </w:r>
      <w:r w:rsidRPr="00A252A3">
        <w:rPr>
          <w:rFonts w:cs="Times New Roman"/>
          <w:szCs w:val="24"/>
        </w:rPr>
        <w:tab/>
        <w:t>Rosmalinda, D. Karim, and A. P. Dewi, “Gambaran Tingkat Pengetahuan Perawat Irna Medikal Dalam Menginterpretasi Hasil EKG,” no. 1, 2014.</w:t>
      </w:r>
    </w:p>
    <w:p w14:paraId="1D2DD8B9"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9]</w:t>
      </w:r>
      <w:r w:rsidRPr="00A252A3">
        <w:rPr>
          <w:rFonts w:cs="Times New Roman"/>
          <w:szCs w:val="24"/>
        </w:rPr>
        <w:tab/>
        <w:t xml:space="preserve">N. Nahdliyah, “Penelitian Tentang Detak Jantung,” </w:t>
      </w:r>
      <w:r w:rsidRPr="00A252A3">
        <w:rPr>
          <w:rFonts w:cs="Times New Roman"/>
          <w:i/>
          <w:iCs/>
          <w:szCs w:val="24"/>
        </w:rPr>
        <w:t>Jur. Sist. Komput. Univ. Sriwij.</w:t>
      </w:r>
      <w:r w:rsidRPr="00A252A3">
        <w:rPr>
          <w:rFonts w:cs="Times New Roman"/>
          <w:szCs w:val="24"/>
        </w:rPr>
        <w:t>, vol. 52, no. 1, pp. 1–5, 2019.</w:t>
      </w:r>
    </w:p>
    <w:p w14:paraId="02DFF65F"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0]</w:t>
      </w:r>
      <w:r w:rsidRPr="00A252A3">
        <w:rPr>
          <w:rFonts w:cs="Times New Roman"/>
          <w:szCs w:val="24"/>
        </w:rPr>
        <w:tab/>
        <w:t xml:space="preserve">C. B. C. Latha and S. C. Jeeva, “Improving the accuracy of prediction of heart disease risk based on ensemble classification techniques,” </w:t>
      </w:r>
      <w:r w:rsidRPr="00A252A3">
        <w:rPr>
          <w:rFonts w:cs="Times New Roman"/>
          <w:i/>
          <w:iCs/>
          <w:szCs w:val="24"/>
        </w:rPr>
        <w:t>Informatics Med. Unlocked</w:t>
      </w:r>
      <w:r w:rsidRPr="00A252A3">
        <w:rPr>
          <w:rFonts w:cs="Times New Roman"/>
          <w:szCs w:val="24"/>
        </w:rPr>
        <w:t>, vol. 16, no. November 2018, 2019, doi: 10.1016/j.imu.2019.100203.</w:t>
      </w:r>
    </w:p>
    <w:p w14:paraId="64FB40B9"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1]</w:t>
      </w:r>
      <w:r w:rsidRPr="00A252A3">
        <w:rPr>
          <w:rFonts w:cs="Times New Roman"/>
          <w:szCs w:val="24"/>
        </w:rPr>
        <w:tab/>
        <w:t xml:space="preserve">O. W. Purbo and P. Sudiarta, “Inovasi Teknologi Informasi dan Komunikasi Dalam Menunjang Technopreneurship,” </w:t>
      </w:r>
      <w:r w:rsidRPr="00A252A3">
        <w:rPr>
          <w:rFonts w:cs="Times New Roman"/>
          <w:i/>
          <w:iCs/>
          <w:szCs w:val="24"/>
        </w:rPr>
        <w:t>Angew. Chemie Int. Ed. 6(11), 951–952.</w:t>
      </w:r>
      <w:r w:rsidRPr="00A252A3">
        <w:rPr>
          <w:rFonts w:cs="Times New Roman"/>
          <w:szCs w:val="24"/>
        </w:rPr>
        <w:t>, pp. 5–24, 2015.</w:t>
      </w:r>
    </w:p>
    <w:p w14:paraId="15EEEB7A"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2]</w:t>
      </w:r>
      <w:r w:rsidRPr="00A252A3">
        <w:rPr>
          <w:rFonts w:cs="Times New Roman"/>
          <w:szCs w:val="24"/>
        </w:rPr>
        <w:tab/>
        <w:t xml:space="preserve">I. D. G. H. Wisana, “Identifikasi Isyarat Elektrokardiogram Segmen ST dan Kontraksi Ventrikel Prematur Berbasis Gelombang Singkat,” </w:t>
      </w:r>
      <w:r w:rsidRPr="00A252A3">
        <w:rPr>
          <w:rFonts w:cs="Times New Roman"/>
          <w:i/>
          <w:iCs/>
          <w:szCs w:val="24"/>
        </w:rPr>
        <w:t>Univ. Gadjah Mada Yogyakarta</w:t>
      </w:r>
      <w:r w:rsidRPr="00A252A3">
        <w:rPr>
          <w:rFonts w:cs="Times New Roman"/>
          <w:szCs w:val="24"/>
        </w:rPr>
        <w:t>, 2013.</w:t>
      </w:r>
    </w:p>
    <w:p w14:paraId="09CC71E1"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3]</w:t>
      </w:r>
      <w:r w:rsidRPr="00A252A3">
        <w:rPr>
          <w:rFonts w:cs="Times New Roman"/>
          <w:szCs w:val="24"/>
        </w:rPr>
        <w:tab/>
        <w:t xml:space="preserve">M. S. K. Ayu, “Proteksi Radiasi Pada Pasien, Pekerja, dan Lingkungan di Dalam Instalasi Radiologi,” </w:t>
      </w:r>
      <w:r w:rsidRPr="00A252A3">
        <w:rPr>
          <w:rFonts w:cs="Times New Roman"/>
          <w:i/>
          <w:iCs/>
          <w:szCs w:val="24"/>
        </w:rPr>
        <w:t>Inst. Ilmu Kesehat. Str. Indones.</w:t>
      </w:r>
      <w:r w:rsidRPr="00A252A3">
        <w:rPr>
          <w:rFonts w:cs="Times New Roman"/>
          <w:szCs w:val="24"/>
        </w:rPr>
        <w:t>, 2019.</w:t>
      </w:r>
    </w:p>
    <w:p w14:paraId="03396DF4"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4]</w:t>
      </w:r>
      <w:r w:rsidRPr="00A252A3">
        <w:rPr>
          <w:rFonts w:cs="Times New Roman"/>
          <w:szCs w:val="24"/>
        </w:rPr>
        <w:tab/>
        <w:t xml:space="preserve">W. A. Mustofa, “Manfaat Foto Rongten dan Dampaknya,” </w:t>
      </w:r>
      <w:r w:rsidRPr="00A252A3">
        <w:rPr>
          <w:rFonts w:cs="Times New Roman"/>
          <w:i/>
          <w:iCs/>
          <w:szCs w:val="24"/>
        </w:rPr>
        <w:t>Intitut Ilmu Kesehat. Str. Indones.</w:t>
      </w:r>
      <w:r w:rsidRPr="00A252A3">
        <w:rPr>
          <w:rFonts w:cs="Times New Roman"/>
          <w:szCs w:val="24"/>
        </w:rPr>
        <w:t>, 2021.</w:t>
      </w:r>
    </w:p>
    <w:p w14:paraId="4D3BD95F"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5]</w:t>
      </w:r>
      <w:r w:rsidRPr="00A252A3">
        <w:rPr>
          <w:rFonts w:cs="Times New Roman"/>
          <w:szCs w:val="24"/>
        </w:rPr>
        <w:tab/>
        <w:t>Wahyu Kusuma, “Self Acceptance Pada Remaja Penderita Thalasemia,” pp. 8–27, 2016.</w:t>
      </w:r>
    </w:p>
    <w:p w14:paraId="285F0C4E" w14:textId="1B947724" w:rsidR="003D3659" w:rsidRPr="00B13E56" w:rsidRDefault="00A252A3" w:rsidP="00B13E56">
      <w:pPr>
        <w:widowControl w:val="0"/>
        <w:autoSpaceDE w:val="0"/>
        <w:autoSpaceDN w:val="0"/>
        <w:adjustRightInd w:val="0"/>
        <w:ind w:left="640" w:hanging="640"/>
        <w:rPr>
          <w:rFonts w:cs="Times New Roman"/>
          <w:szCs w:val="24"/>
        </w:rPr>
      </w:pPr>
      <w:r w:rsidRPr="00A252A3">
        <w:rPr>
          <w:rFonts w:cs="Times New Roman"/>
          <w:szCs w:val="24"/>
        </w:rPr>
        <w:t>[16]</w:t>
      </w:r>
      <w:r w:rsidRPr="00A252A3">
        <w:rPr>
          <w:rFonts w:cs="Times New Roman"/>
          <w:szCs w:val="24"/>
        </w:rPr>
        <w:tab/>
        <w:t xml:space="preserve">T. T. Hanifa, S. Al-faraby, and Adiwijaya, “Analisis Churn Prediction pada Data Pelanggan PT . Telekomunikasi dengan Logistic Regression dan Underbagging,” </w:t>
      </w:r>
      <w:r w:rsidRPr="00A252A3">
        <w:rPr>
          <w:rFonts w:cs="Times New Roman"/>
          <w:i/>
          <w:iCs/>
          <w:szCs w:val="24"/>
        </w:rPr>
        <w:t>Univ. Telkom</w:t>
      </w:r>
      <w:r w:rsidRPr="00A252A3">
        <w:rPr>
          <w:rFonts w:cs="Times New Roman"/>
          <w:szCs w:val="24"/>
        </w:rPr>
        <w:t>, vol. 4, no. 2, p. 78, 2017.</w:t>
      </w:r>
      <w:r w:rsidR="00E83D31">
        <w:rPr>
          <w:lang w:val="en-US"/>
        </w:rPr>
        <w:fldChar w:fldCharType="end"/>
      </w:r>
    </w:p>
    <w:sectPr w:rsidR="003D3659" w:rsidRPr="00B13E56" w:rsidSect="00040C9E">
      <w:headerReference w:type="default" r:id="rId16"/>
      <w:footerReference w:type="default" r:id="rId17"/>
      <w:type w:val="continuous"/>
      <w:pgSz w:w="12240" w:h="15840"/>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DBE925" w14:textId="77777777" w:rsidR="005D0174" w:rsidRDefault="005D0174" w:rsidP="00727E33">
      <w:pPr>
        <w:spacing w:after="0"/>
      </w:pPr>
      <w:r>
        <w:separator/>
      </w:r>
    </w:p>
  </w:endnote>
  <w:endnote w:type="continuationSeparator" w:id="0">
    <w:p w14:paraId="0284518C" w14:textId="77777777" w:rsidR="005D0174" w:rsidRDefault="005D0174" w:rsidP="00727E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C264" w14:textId="29DA708B" w:rsidR="00426478" w:rsidRDefault="00426478" w:rsidP="00426478">
    <w:pPr>
      <w:pStyle w:val="Footer"/>
      <w:jc w:val="right"/>
    </w:pPr>
    <w:r>
      <mc:AlternateContent>
        <mc:Choice Requires="wps">
          <w:drawing>
            <wp:anchor distT="45720" distB="45720" distL="114300" distR="114300" simplePos="0" relativeHeight="251659264" behindDoc="1" locked="0" layoutInCell="1" allowOverlap="1" wp14:anchorId="3C1C3C18" wp14:editId="13F476A1">
              <wp:simplePos x="0" y="0"/>
              <wp:positionH relativeFrom="column">
                <wp:posOffset>-161925</wp:posOffset>
              </wp:positionH>
              <wp:positionV relativeFrom="paragraph">
                <wp:posOffset>-339725</wp:posOffset>
              </wp:positionV>
              <wp:extent cx="6181725" cy="60007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725" cy="600075"/>
                      </a:xfrm>
                      <a:prstGeom prst="rect">
                        <a:avLst/>
                      </a:prstGeom>
                      <a:solidFill>
                        <a:srgbClr val="FFFFFF"/>
                      </a:solidFill>
                      <a:ln w="9525">
                        <a:noFill/>
                        <a:miter lim="800000"/>
                        <a:headEnd/>
                        <a:tailEnd/>
                      </a:ln>
                    </wps:spPr>
                    <wps:txb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1C3C18" id="_x0000_t202" coordsize="21600,21600" o:spt="202" path="m,l,21600r21600,l21600,xe">
              <v:stroke joinstyle="miter"/>
              <v:path gradientshapeok="t" o:connecttype="rect"/>
            </v:shapetype>
            <v:shape id="Text Box 2" o:spid="_x0000_s1026" type="#_x0000_t202" style="position:absolute;left:0;text-align:left;margin-left:-12.75pt;margin-top:-26.75pt;width:486.75pt;height:47.2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" stroked="f">
              <v:textbo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v:textbox>
            </v:shape>
          </w:pict>
        </mc:Fallback>
      </mc:AlternateContent>
    </w:r>
    <w:sdt>
      <w:sdtPr>
        <w:rPr>
          <w:noProof w:val="0"/>
        </w:rPr>
        <w:id w:val="1286622352"/>
        <w:docPartObj>
          <w:docPartGallery w:val="Page Numbers (Bottom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A57365" w14:textId="77777777" w:rsidR="005D0174" w:rsidRDefault="005D0174" w:rsidP="00727E33">
      <w:pPr>
        <w:spacing w:after="0"/>
      </w:pPr>
      <w:r>
        <w:separator/>
      </w:r>
    </w:p>
  </w:footnote>
  <w:footnote w:type="continuationSeparator" w:id="0">
    <w:p w14:paraId="39C45E14" w14:textId="77777777" w:rsidR="005D0174" w:rsidRDefault="005D0174" w:rsidP="00727E3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56"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111"/>
    </w:tblGrid>
    <w:tr w:rsidR="00BC0E47" w14:paraId="3C3FD40D" w14:textId="319B5CC9" w:rsidTr="00DD0274">
      <w:tc>
        <w:tcPr>
          <w:tcW w:w="5245" w:type="dxa"/>
          <w:tcBorders>
            <w:bottom w:val="single" w:sz="4" w:space="0" w:color="auto"/>
          </w:tcBorders>
        </w:tcPr>
        <w:p w14:paraId="26EC2612" w14:textId="77777777"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Telematika: Jurnal Informatika dan Teknologi Informasi</w:t>
          </w:r>
        </w:p>
        <w:p w14:paraId="4C7D5475" w14:textId="7F1DF720"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Vol</w:t>
          </w:r>
          <w:r>
            <w:rPr>
              <w:b/>
              <w:bCs/>
              <w:i/>
              <w:iCs/>
              <w:lang w:val="en-US"/>
            </w:rPr>
            <w:t>.</w:t>
          </w:r>
          <w:r w:rsidRPr="00CD187B">
            <w:rPr>
              <w:b/>
              <w:bCs/>
              <w:i/>
              <w:iCs/>
              <w:lang w:val="en-US"/>
            </w:rPr>
            <w:t xml:space="preserve"> 18, No. 1, Februari 2021</w:t>
          </w:r>
          <w:r>
            <w:rPr>
              <w:b/>
              <w:bCs/>
              <w:i/>
              <w:iCs/>
              <w:lang w:val="en-US"/>
            </w:rPr>
            <w:t>, pp.1-10</w:t>
          </w:r>
        </w:p>
        <w:p w14:paraId="68A657CC" w14:textId="77777777" w:rsidR="00BC0E47" w:rsidRDefault="00BC0E47" w:rsidP="00BC0E47">
          <w:pPr>
            <w:pStyle w:val="Header"/>
            <w:tabs>
              <w:tab w:val="clear" w:pos="4680"/>
              <w:tab w:val="clear" w:pos="9360"/>
              <w:tab w:val="right" w:pos="9154"/>
            </w:tabs>
            <w:rPr>
              <w:i/>
              <w:iCs/>
              <w:lang w:val="en-US"/>
            </w:rPr>
          </w:pPr>
        </w:p>
      </w:tc>
      <w:tc>
        <w:tcPr>
          <w:tcW w:w="4111" w:type="dxa"/>
          <w:tcBorders>
            <w:bottom w:val="single" w:sz="4" w:space="0" w:color="auto"/>
          </w:tcBorders>
        </w:tcPr>
        <w:p w14:paraId="353D4B93" w14:textId="77777777" w:rsidR="00BC0E47" w:rsidRPr="00CD187B" w:rsidRDefault="00BC0E47" w:rsidP="00B57EFF">
          <w:pPr>
            <w:pStyle w:val="Header"/>
            <w:tabs>
              <w:tab w:val="clear" w:pos="4680"/>
              <w:tab w:val="clear" w:pos="9360"/>
              <w:tab w:val="right" w:pos="9154"/>
            </w:tabs>
            <w:rPr>
              <w:b/>
              <w:bCs/>
              <w:i/>
              <w:iCs/>
              <w:lang w:val="en-US"/>
            </w:rPr>
          </w:pPr>
          <w:r w:rsidRPr="00CD187B">
            <w:rPr>
              <w:b/>
              <w:bCs/>
              <w:i/>
              <w:iCs/>
              <w:lang w:val="en-US"/>
            </w:rPr>
            <w:tab/>
            <w:t>ISSN: 1829-667X / E-ISSN: 2460-9021</w:t>
          </w:r>
        </w:p>
        <w:p w14:paraId="4F8BAB84" w14:textId="3D4AA2AB" w:rsidR="00BC0E47" w:rsidRPr="00BC0E47" w:rsidRDefault="00BC0E47" w:rsidP="00B57EFF">
          <w:pPr>
            <w:pStyle w:val="Header"/>
            <w:tabs>
              <w:tab w:val="clear" w:pos="4680"/>
              <w:tab w:val="clear" w:pos="9360"/>
              <w:tab w:val="right" w:pos="9154"/>
              <w:tab w:val="right" w:pos="9214"/>
            </w:tabs>
            <w:rPr>
              <w:b/>
              <w:bCs/>
              <w:i/>
              <w:iCs/>
              <w:lang w:val="en-US"/>
            </w:rPr>
          </w:pPr>
          <w:r>
            <w:rPr>
              <w:b/>
              <w:bCs/>
              <w:i/>
              <w:iCs/>
              <w:lang w:val="en-US"/>
            </w:rPr>
            <w:tab/>
            <w:t>DOI:10.31515/telematika.v18i1.xxxx</w:t>
          </w:r>
        </w:p>
      </w:tc>
    </w:tr>
  </w:tbl>
  <w:p w14:paraId="483FE402" w14:textId="1D049A0D" w:rsidR="00F5004E" w:rsidRDefault="00F5004E" w:rsidP="00F5004E">
    <w:pPr>
      <w:pStyle w:val="Header"/>
      <w:tabs>
        <w:tab w:val="clear" w:pos="4680"/>
        <w:tab w:val="clear" w:pos="9360"/>
        <w:tab w:val="right" w:pos="9356"/>
      </w:tabs>
      <w:ind w:left="720"/>
      <w:rPr>
        <w:i/>
        <w:iC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64A804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A561F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34C26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4E731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368D37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A8829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47CA6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94CFF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D30E2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EC29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B16EAC"/>
    <w:multiLevelType w:val="multilevel"/>
    <w:tmpl w:val="514C3546"/>
    <w:lvl w:ilvl="0">
      <w:start w:val="1"/>
      <w:numFmt w:val="decimal"/>
      <w:pStyle w:val="Heading1"/>
      <w:lvlText w:val="%1."/>
      <w:lvlJc w:val="left"/>
      <w:pPr>
        <w:ind w:left="567" w:hanging="567"/>
      </w:pPr>
      <w:rPr>
        <w:rFonts w:hint="default"/>
        <w:vanish w:val="0"/>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2E650E63"/>
    <w:multiLevelType w:val="hybridMultilevel"/>
    <w:tmpl w:val="2B48E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B353B4"/>
    <w:multiLevelType w:val="hybridMultilevel"/>
    <w:tmpl w:val="EFD8C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982B55"/>
    <w:multiLevelType w:val="hybridMultilevel"/>
    <w:tmpl w:val="198C7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3D789B"/>
    <w:multiLevelType w:val="hybridMultilevel"/>
    <w:tmpl w:val="2BF01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9A1253"/>
    <w:multiLevelType w:val="hybridMultilevel"/>
    <w:tmpl w:val="F3B899D2"/>
    <w:lvl w:ilvl="0" w:tplc="87AC3494">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3E2683"/>
    <w:multiLevelType w:val="hybridMultilevel"/>
    <w:tmpl w:val="5A04E71C"/>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1C92D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AB67CDB"/>
    <w:multiLevelType w:val="hybridMultilevel"/>
    <w:tmpl w:val="7E143FF4"/>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5E4FEE"/>
    <w:multiLevelType w:val="hybridMultilevel"/>
    <w:tmpl w:val="6A4C5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6"/>
  </w:num>
  <w:num w:numId="14">
    <w:abstractNumId w:val="12"/>
  </w:num>
  <w:num w:numId="15">
    <w:abstractNumId w:val="15"/>
  </w:num>
  <w:num w:numId="16">
    <w:abstractNumId w:val="18"/>
  </w:num>
  <w:num w:numId="17">
    <w:abstractNumId w:val="11"/>
  </w:num>
  <w:num w:numId="18">
    <w:abstractNumId w:val="19"/>
  </w:num>
  <w:num w:numId="19">
    <w:abstractNumId w:val="14"/>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E33"/>
    <w:rsid w:val="0000245B"/>
    <w:rsid w:val="00003174"/>
    <w:rsid w:val="000138AB"/>
    <w:rsid w:val="000139F1"/>
    <w:rsid w:val="0001444F"/>
    <w:rsid w:val="000145CD"/>
    <w:rsid w:val="00017BAA"/>
    <w:rsid w:val="00017D41"/>
    <w:rsid w:val="000229DF"/>
    <w:rsid w:val="00025748"/>
    <w:rsid w:val="00027376"/>
    <w:rsid w:val="0003723B"/>
    <w:rsid w:val="00040C9E"/>
    <w:rsid w:val="000507C8"/>
    <w:rsid w:val="00051EE1"/>
    <w:rsid w:val="00052F1E"/>
    <w:rsid w:val="0005354E"/>
    <w:rsid w:val="00053C63"/>
    <w:rsid w:val="00056A2F"/>
    <w:rsid w:val="00061663"/>
    <w:rsid w:val="0006329F"/>
    <w:rsid w:val="0007738F"/>
    <w:rsid w:val="0008044B"/>
    <w:rsid w:val="00081704"/>
    <w:rsid w:val="00083CC1"/>
    <w:rsid w:val="00084F6A"/>
    <w:rsid w:val="00091318"/>
    <w:rsid w:val="0009196B"/>
    <w:rsid w:val="000948FD"/>
    <w:rsid w:val="000A3450"/>
    <w:rsid w:val="000A4085"/>
    <w:rsid w:val="000B0724"/>
    <w:rsid w:val="000B0CDC"/>
    <w:rsid w:val="000B69DD"/>
    <w:rsid w:val="000B6C05"/>
    <w:rsid w:val="000C1649"/>
    <w:rsid w:val="000C1AC4"/>
    <w:rsid w:val="000C6E6D"/>
    <w:rsid w:val="000C79B0"/>
    <w:rsid w:val="000D03E0"/>
    <w:rsid w:val="000D119A"/>
    <w:rsid w:val="000D54FB"/>
    <w:rsid w:val="000E168E"/>
    <w:rsid w:val="000E42B6"/>
    <w:rsid w:val="000E477B"/>
    <w:rsid w:val="000E7D62"/>
    <w:rsid w:val="000F2F2B"/>
    <w:rsid w:val="000F53FF"/>
    <w:rsid w:val="001035CA"/>
    <w:rsid w:val="0010394B"/>
    <w:rsid w:val="00103D72"/>
    <w:rsid w:val="001041CE"/>
    <w:rsid w:val="00106770"/>
    <w:rsid w:val="00110AEE"/>
    <w:rsid w:val="00121C54"/>
    <w:rsid w:val="00130468"/>
    <w:rsid w:val="00133DEC"/>
    <w:rsid w:val="0013624D"/>
    <w:rsid w:val="00137805"/>
    <w:rsid w:val="00137A61"/>
    <w:rsid w:val="001400E9"/>
    <w:rsid w:val="00146E7D"/>
    <w:rsid w:val="0015028F"/>
    <w:rsid w:val="00152CC2"/>
    <w:rsid w:val="00155A86"/>
    <w:rsid w:val="00167B20"/>
    <w:rsid w:val="001724EF"/>
    <w:rsid w:val="001735DD"/>
    <w:rsid w:val="001766B3"/>
    <w:rsid w:val="00177151"/>
    <w:rsid w:val="0018450E"/>
    <w:rsid w:val="00184FEE"/>
    <w:rsid w:val="0018517E"/>
    <w:rsid w:val="001863CE"/>
    <w:rsid w:val="00193A58"/>
    <w:rsid w:val="001940E0"/>
    <w:rsid w:val="00194239"/>
    <w:rsid w:val="00194B33"/>
    <w:rsid w:val="001967BE"/>
    <w:rsid w:val="001A175D"/>
    <w:rsid w:val="001A689D"/>
    <w:rsid w:val="001A7356"/>
    <w:rsid w:val="001B4BF4"/>
    <w:rsid w:val="001C21A6"/>
    <w:rsid w:val="001C65D9"/>
    <w:rsid w:val="001D11CD"/>
    <w:rsid w:val="001D1210"/>
    <w:rsid w:val="001D4AC3"/>
    <w:rsid w:val="001D5351"/>
    <w:rsid w:val="001D6FF5"/>
    <w:rsid w:val="001E26F7"/>
    <w:rsid w:val="001E656B"/>
    <w:rsid w:val="001E6DB0"/>
    <w:rsid w:val="001F005F"/>
    <w:rsid w:val="001F24F7"/>
    <w:rsid w:val="001F5E70"/>
    <w:rsid w:val="002001C8"/>
    <w:rsid w:val="002022F2"/>
    <w:rsid w:val="002106CC"/>
    <w:rsid w:val="0021084E"/>
    <w:rsid w:val="00212587"/>
    <w:rsid w:val="0021475D"/>
    <w:rsid w:val="00222869"/>
    <w:rsid w:val="00225CCB"/>
    <w:rsid w:val="00227008"/>
    <w:rsid w:val="00227376"/>
    <w:rsid w:val="00230CC9"/>
    <w:rsid w:val="0023516A"/>
    <w:rsid w:val="00237214"/>
    <w:rsid w:val="0023774F"/>
    <w:rsid w:val="00242E3A"/>
    <w:rsid w:val="00244A4D"/>
    <w:rsid w:val="00245DAE"/>
    <w:rsid w:val="002462E6"/>
    <w:rsid w:val="00251927"/>
    <w:rsid w:val="0026379F"/>
    <w:rsid w:val="002853F6"/>
    <w:rsid w:val="002964D4"/>
    <w:rsid w:val="00297A59"/>
    <w:rsid w:val="002A1116"/>
    <w:rsid w:val="002A1429"/>
    <w:rsid w:val="002A2437"/>
    <w:rsid w:val="002A6D81"/>
    <w:rsid w:val="002B1101"/>
    <w:rsid w:val="002B22A6"/>
    <w:rsid w:val="002B264D"/>
    <w:rsid w:val="002B4C6E"/>
    <w:rsid w:val="002D1C72"/>
    <w:rsid w:val="002D1CA2"/>
    <w:rsid w:val="002D34A4"/>
    <w:rsid w:val="002D5C8C"/>
    <w:rsid w:val="002D7BDD"/>
    <w:rsid w:val="002E0708"/>
    <w:rsid w:val="002F13D7"/>
    <w:rsid w:val="002F5396"/>
    <w:rsid w:val="002F73F2"/>
    <w:rsid w:val="00311CBE"/>
    <w:rsid w:val="00316A48"/>
    <w:rsid w:val="00316B8F"/>
    <w:rsid w:val="00317447"/>
    <w:rsid w:val="00327A0A"/>
    <w:rsid w:val="00331832"/>
    <w:rsid w:val="00331A19"/>
    <w:rsid w:val="00332DA3"/>
    <w:rsid w:val="00333E4B"/>
    <w:rsid w:val="00334781"/>
    <w:rsid w:val="00335579"/>
    <w:rsid w:val="003357EB"/>
    <w:rsid w:val="00335802"/>
    <w:rsid w:val="0034502A"/>
    <w:rsid w:val="00347755"/>
    <w:rsid w:val="003512DB"/>
    <w:rsid w:val="0036113D"/>
    <w:rsid w:val="003675FD"/>
    <w:rsid w:val="00371BD8"/>
    <w:rsid w:val="00374A8C"/>
    <w:rsid w:val="00381D8E"/>
    <w:rsid w:val="0038447E"/>
    <w:rsid w:val="00387B32"/>
    <w:rsid w:val="00393918"/>
    <w:rsid w:val="003A0BB0"/>
    <w:rsid w:val="003A29F2"/>
    <w:rsid w:val="003A2EDF"/>
    <w:rsid w:val="003B0385"/>
    <w:rsid w:val="003B11F3"/>
    <w:rsid w:val="003B3675"/>
    <w:rsid w:val="003B6E52"/>
    <w:rsid w:val="003D1032"/>
    <w:rsid w:val="003D3659"/>
    <w:rsid w:val="003D3ABF"/>
    <w:rsid w:val="003D3FA6"/>
    <w:rsid w:val="003D441B"/>
    <w:rsid w:val="003D534E"/>
    <w:rsid w:val="003D7089"/>
    <w:rsid w:val="003D76D4"/>
    <w:rsid w:val="003E0846"/>
    <w:rsid w:val="003E0EB1"/>
    <w:rsid w:val="003E2703"/>
    <w:rsid w:val="003E3151"/>
    <w:rsid w:val="003F0760"/>
    <w:rsid w:val="003F6FFC"/>
    <w:rsid w:val="003F71FA"/>
    <w:rsid w:val="004038B4"/>
    <w:rsid w:val="00403BAD"/>
    <w:rsid w:val="00410ABB"/>
    <w:rsid w:val="00420641"/>
    <w:rsid w:val="004207AD"/>
    <w:rsid w:val="004239A8"/>
    <w:rsid w:val="004243E8"/>
    <w:rsid w:val="00425DF6"/>
    <w:rsid w:val="00426478"/>
    <w:rsid w:val="00426790"/>
    <w:rsid w:val="00427D19"/>
    <w:rsid w:val="004350A0"/>
    <w:rsid w:val="00436B3A"/>
    <w:rsid w:val="00444B91"/>
    <w:rsid w:val="0044714A"/>
    <w:rsid w:val="004538FA"/>
    <w:rsid w:val="00471C32"/>
    <w:rsid w:val="0047413C"/>
    <w:rsid w:val="00474F07"/>
    <w:rsid w:val="004751A0"/>
    <w:rsid w:val="004779A3"/>
    <w:rsid w:val="00482D5C"/>
    <w:rsid w:val="00484EB2"/>
    <w:rsid w:val="00490D4C"/>
    <w:rsid w:val="00493616"/>
    <w:rsid w:val="00494B45"/>
    <w:rsid w:val="004A0F2E"/>
    <w:rsid w:val="004A4EBD"/>
    <w:rsid w:val="004B3D34"/>
    <w:rsid w:val="004B4816"/>
    <w:rsid w:val="004C0C20"/>
    <w:rsid w:val="004C473F"/>
    <w:rsid w:val="004C6B7A"/>
    <w:rsid w:val="004C6F9E"/>
    <w:rsid w:val="004D075F"/>
    <w:rsid w:val="004E3C00"/>
    <w:rsid w:val="004E7AC6"/>
    <w:rsid w:val="004F1F05"/>
    <w:rsid w:val="004F29AD"/>
    <w:rsid w:val="004F638B"/>
    <w:rsid w:val="004F6545"/>
    <w:rsid w:val="0050208F"/>
    <w:rsid w:val="0050217C"/>
    <w:rsid w:val="00503CEE"/>
    <w:rsid w:val="005061BE"/>
    <w:rsid w:val="00506F4B"/>
    <w:rsid w:val="005155DF"/>
    <w:rsid w:val="00516850"/>
    <w:rsid w:val="005168C2"/>
    <w:rsid w:val="00520DDA"/>
    <w:rsid w:val="005232C1"/>
    <w:rsid w:val="0052480A"/>
    <w:rsid w:val="00525682"/>
    <w:rsid w:val="005323FD"/>
    <w:rsid w:val="0053410D"/>
    <w:rsid w:val="00536A66"/>
    <w:rsid w:val="00542D4C"/>
    <w:rsid w:val="00570523"/>
    <w:rsid w:val="00577EA0"/>
    <w:rsid w:val="005801A1"/>
    <w:rsid w:val="00587FE3"/>
    <w:rsid w:val="00591726"/>
    <w:rsid w:val="00591FA2"/>
    <w:rsid w:val="00596DB2"/>
    <w:rsid w:val="005A0AF3"/>
    <w:rsid w:val="005A2546"/>
    <w:rsid w:val="005A2A3C"/>
    <w:rsid w:val="005B00FC"/>
    <w:rsid w:val="005B7CDD"/>
    <w:rsid w:val="005C3A92"/>
    <w:rsid w:val="005C5E90"/>
    <w:rsid w:val="005D0174"/>
    <w:rsid w:val="005D0867"/>
    <w:rsid w:val="005D08FE"/>
    <w:rsid w:val="005D4B13"/>
    <w:rsid w:val="005D6337"/>
    <w:rsid w:val="005E211F"/>
    <w:rsid w:val="005E37B2"/>
    <w:rsid w:val="005E539A"/>
    <w:rsid w:val="005F5C54"/>
    <w:rsid w:val="00604BC6"/>
    <w:rsid w:val="00604C9F"/>
    <w:rsid w:val="006120EA"/>
    <w:rsid w:val="00614E78"/>
    <w:rsid w:val="00620641"/>
    <w:rsid w:val="006229F8"/>
    <w:rsid w:val="006231FD"/>
    <w:rsid w:val="00624FE9"/>
    <w:rsid w:val="006271CC"/>
    <w:rsid w:val="00633B5B"/>
    <w:rsid w:val="00633FCA"/>
    <w:rsid w:val="00636798"/>
    <w:rsid w:val="00637070"/>
    <w:rsid w:val="00646FB0"/>
    <w:rsid w:val="006547A0"/>
    <w:rsid w:val="00667BA0"/>
    <w:rsid w:val="0067101C"/>
    <w:rsid w:val="006729A5"/>
    <w:rsid w:val="00673B03"/>
    <w:rsid w:val="0067503E"/>
    <w:rsid w:val="0067589D"/>
    <w:rsid w:val="00680571"/>
    <w:rsid w:val="00680705"/>
    <w:rsid w:val="00685B5C"/>
    <w:rsid w:val="00685BDA"/>
    <w:rsid w:val="00685DE1"/>
    <w:rsid w:val="00692B40"/>
    <w:rsid w:val="006A3475"/>
    <w:rsid w:val="006A3918"/>
    <w:rsid w:val="006B738C"/>
    <w:rsid w:val="006C002A"/>
    <w:rsid w:val="006C2A94"/>
    <w:rsid w:val="006C3BDA"/>
    <w:rsid w:val="006C5280"/>
    <w:rsid w:val="006C5C8A"/>
    <w:rsid w:val="006D5F88"/>
    <w:rsid w:val="006D6D62"/>
    <w:rsid w:val="006E3E0A"/>
    <w:rsid w:val="006E71A8"/>
    <w:rsid w:val="006F1CCF"/>
    <w:rsid w:val="00703650"/>
    <w:rsid w:val="00703812"/>
    <w:rsid w:val="007101FB"/>
    <w:rsid w:val="007156BB"/>
    <w:rsid w:val="007159BE"/>
    <w:rsid w:val="007200F9"/>
    <w:rsid w:val="007206F9"/>
    <w:rsid w:val="00722563"/>
    <w:rsid w:val="00722EF4"/>
    <w:rsid w:val="0072434C"/>
    <w:rsid w:val="00727C21"/>
    <w:rsid w:val="00727E33"/>
    <w:rsid w:val="0073132A"/>
    <w:rsid w:val="00731F04"/>
    <w:rsid w:val="00733283"/>
    <w:rsid w:val="00735B7F"/>
    <w:rsid w:val="00741D26"/>
    <w:rsid w:val="00742DA3"/>
    <w:rsid w:val="00746296"/>
    <w:rsid w:val="00747D37"/>
    <w:rsid w:val="0075091B"/>
    <w:rsid w:val="00752889"/>
    <w:rsid w:val="007625EB"/>
    <w:rsid w:val="007675B6"/>
    <w:rsid w:val="007723DB"/>
    <w:rsid w:val="00774931"/>
    <w:rsid w:val="00775682"/>
    <w:rsid w:val="00776737"/>
    <w:rsid w:val="00780F2F"/>
    <w:rsid w:val="00783F34"/>
    <w:rsid w:val="00787712"/>
    <w:rsid w:val="00791CAF"/>
    <w:rsid w:val="00792A1E"/>
    <w:rsid w:val="0079456F"/>
    <w:rsid w:val="00795EE1"/>
    <w:rsid w:val="007971CD"/>
    <w:rsid w:val="007A2419"/>
    <w:rsid w:val="007A2890"/>
    <w:rsid w:val="007A3FC2"/>
    <w:rsid w:val="007B02FC"/>
    <w:rsid w:val="007B4E61"/>
    <w:rsid w:val="007B6E62"/>
    <w:rsid w:val="007B6FDF"/>
    <w:rsid w:val="007C0ADB"/>
    <w:rsid w:val="007C6C72"/>
    <w:rsid w:val="007D460D"/>
    <w:rsid w:val="007E180E"/>
    <w:rsid w:val="007E2FE7"/>
    <w:rsid w:val="007E5E88"/>
    <w:rsid w:val="007E630B"/>
    <w:rsid w:val="007E7858"/>
    <w:rsid w:val="007F123D"/>
    <w:rsid w:val="007F1421"/>
    <w:rsid w:val="007F33C7"/>
    <w:rsid w:val="008010D4"/>
    <w:rsid w:val="00802567"/>
    <w:rsid w:val="0080304E"/>
    <w:rsid w:val="00806C05"/>
    <w:rsid w:val="00813359"/>
    <w:rsid w:val="008136B0"/>
    <w:rsid w:val="00817457"/>
    <w:rsid w:val="0082589B"/>
    <w:rsid w:val="00825D44"/>
    <w:rsid w:val="008260BB"/>
    <w:rsid w:val="00830DD7"/>
    <w:rsid w:val="008316DD"/>
    <w:rsid w:val="00833210"/>
    <w:rsid w:val="00834414"/>
    <w:rsid w:val="00836674"/>
    <w:rsid w:val="00841D87"/>
    <w:rsid w:val="0084222D"/>
    <w:rsid w:val="00842CDE"/>
    <w:rsid w:val="00844268"/>
    <w:rsid w:val="0084741A"/>
    <w:rsid w:val="00850F45"/>
    <w:rsid w:val="008560A3"/>
    <w:rsid w:val="00857E7A"/>
    <w:rsid w:val="00857F14"/>
    <w:rsid w:val="00867E9E"/>
    <w:rsid w:val="0087102E"/>
    <w:rsid w:val="00874E75"/>
    <w:rsid w:val="008833E9"/>
    <w:rsid w:val="008865B7"/>
    <w:rsid w:val="00886D16"/>
    <w:rsid w:val="0089022E"/>
    <w:rsid w:val="008A1132"/>
    <w:rsid w:val="008A1AA4"/>
    <w:rsid w:val="008A2B33"/>
    <w:rsid w:val="008A2EBA"/>
    <w:rsid w:val="008A5D75"/>
    <w:rsid w:val="008A75E9"/>
    <w:rsid w:val="008B263C"/>
    <w:rsid w:val="008B453F"/>
    <w:rsid w:val="008B5CF4"/>
    <w:rsid w:val="008C4605"/>
    <w:rsid w:val="008C5829"/>
    <w:rsid w:val="008C7FE3"/>
    <w:rsid w:val="008D0E75"/>
    <w:rsid w:val="008D2C3D"/>
    <w:rsid w:val="008D3C85"/>
    <w:rsid w:val="008E2ADA"/>
    <w:rsid w:val="008E6867"/>
    <w:rsid w:val="008E7040"/>
    <w:rsid w:val="008F5539"/>
    <w:rsid w:val="00902908"/>
    <w:rsid w:val="0090425B"/>
    <w:rsid w:val="00907DD4"/>
    <w:rsid w:val="00911F27"/>
    <w:rsid w:val="00912FD9"/>
    <w:rsid w:val="00923BDC"/>
    <w:rsid w:val="0092655A"/>
    <w:rsid w:val="00926B33"/>
    <w:rsid w:val="00931604"/>
    <w:rsid w:val="0093187A"/>
    <w:rsid w:val="00931889"/>
    <w:rsid w:val="00934751"/>
    <w:rsid w:val="00937643"/>
    <w:rsid w:val="00941828"/>
    <w:rsid w:val="00942BF3"/>
    <w:rsid w:val="00943A80"/>
    <w:rsid w:val="00944BC7"/>
    <w:rsid w:val="00947462"/>
    <w:rsid w:val="00953043"/>
    <w:rsid w:val="009555AC"/>
    <w:rsid w:val="00957502"/>
    <w:rsid w:val="00957728"/>
    <w:rsid w:val="0096047A"/>
    <w:rsid w:val="00966934"/>
    <w:rsid w:val="00971FB2"/>
    <w:rsid w:val="00974A61"/>
    <w:rsid w:val="00974F8A"/>
    <w:rsid w:val="00976D43"/>
    <w:rsid w:val="009809CA"/>
    <w:rsid w:val="00981794"/>
    <w:rsid w:val="00982E25"/>
    <w:rsid w:val="00986646"/>
    <w:rsid w:val="00994EF7"/>
    <w:rsid w:val="009A364A"/>
    <w:rsid w:val="009A3C37"/>
    <w:rsid w:val="009A76C0"/>
    <w:rsid w:val="009B4016"/>
    <w:rsid w:val="009B4181"/>
    <w:rsid w:val="009B4DF5"/>
    <w:rsid w:val="009B543A"/>
    <w:rsid w:val="009C498F"/>
    <w:rsid w:val="009D167E"/>
    <w:rsid w:val="009D70C7"/>
    <w:rsid w:val="009E076D"/>
    <w:rsid w:val="009E174A"/>
    <w:rsid w:val="009E5478"/>
    <w:rsid w:val="009E608E"/>
    <w:rsid w:val="009F4FF8"/>
    <w:rsid w:val="009F6AD1"/>
    <w:rsid w:val="009F7F54"/>
    <w:rsid w:val="00A01708"/>
    <w:rsid w:val="00A04D11"/>
    <w:rsid w:val="00A05AFC"/>
    <w:rsid w:val="00A07D34"/>
    <w:rsid w:val="00A125CF"/>
    <w:rsid w:val="00A12C02"/>
    <w:rsid w:val="00A226B8"/>
    <w:rsid w:val="00A252A3"/>
    <w:rsid w:val="00A265B2"/>
    <w:rsid w:val="00A31A2D"/>
    <w:rsid w:val="00A37FD2"/>
    <w:rsid w:val="00A400A8"/>
    <w:rsid w:val="00A453F1"/>
    <w:rsid w:val="00A47932"/>
    <w:rsid w:val="00A47DC5"/>
    <w:rsid w:val="00A64213"/>
    <w:rsid w:val="00A66DAF"/>
    <w:rsid w:val="00A722BF"/>
    <w:rsid w:val="00A7684F"/>
    <w:rsid w:val="00A76FC9"/>
    <w:rsid w:val="00A7774F"/>
    <w:rsid w:val="00A813C3"/>
    <w:rsid w:val="00A86739"/>
    <w:rsid w:val="00A901D6"/>
    <w:rsid w:val="00A90A18"/>
    <w:rsid w:val="00A90DF5"/>
    <w:rsid w:val="00A91539"/>
    <w:rsid w:val="00A93213"/>
    <w:rsid w:val="00A9456C"/>
    <w:rsid w:val="00A975FE"/>
    <w:rsid w:val="00AA7237"/>
    <w:rsid w:val="00AB1136"/>
    <w:rsid w:val="00AB33FB"/>
    <w:rsid w:val="00AB6E44"/>
    <w:rsid w:val="00AC003A"/>
    <w:rsid w:val="00AE67D7"/>
    <w:rsid w:val="00AF18F6"/>
    <w:rsid w:val="00AF214F"/>
    <w:rsid w:val="00AF50F7"/>
    <w:rsid w:val="00B03850"/>
    <w:rsid w:val="00B03C89"/>
    <w:rsid w:val="00B13E18"/>
    <w:rsid w:val="00B13E56"/>
    <w:rsid w:val="00B210B2"/>
    <w:rsid w:val="00B24999"/>
    <w:rsid w:val="00B25EE5"/>
    <w:rsid w:val="00B315C9"/>
    <w:rsid w:val="00B36ED1"/>
    <w:rsid w:val="00B37324"/>
    <w:rsid w:val="00B40024"/>
    <w:rsid w:val="00B4154A"/>
    <w:rsid w:val="00B42641"/>
    <w:rsid w:val="00B45F84"/>
    <w:rsid w:val="00B466DA"/>
    <w:rsid w:val="00B46D02"/>
    <w:rsid w:val="00B55BD8"/>
    <w:rsid w:val="00B57EFF"/>
    <w:rsid w:val="00B655C7"/>
    <w:rsid w:val="00B65BEA"/>
    <w:rsid w:val="00B664A7"/>
    <w:rsid w:val="00B66C80"/>
    <w:rsid w:val="00B72F2A"/>
    <w:rsid w:val="00B73ED3"/>
    <w:rsid w:val="00B84CB2"/>
    <w:rsid w:val="00B86CA2"/>
    <w:rsid w:val="00B94345"/>
    <w:rsid w:val="00BA0585"/>
    <w:rsid w:val="00BB26EE"/>
    <w:rsid w:val="00BB3B31"/>
    <w:rsid w:val="00BB5310"/>
    <w:rsid w:val="00BB56FA"/>
    <w:rsid w:val="00BB7F74"/>
    <w:rsid w:val="00BC0E47"/>
    <w:rsid w:val="00BC266B"/>
    <w:rsid w:val="00BC2CEE"/>
    <w:rsid w:val="00BD2267"/>
    <w:rsid w:val="00BD46B0"/>
    <w:rsid w:val="00BE0B12"/>
    <w:rsid w:val="00BE2BBD"/>
    <w:rsid w:val="00BE4D91"/>
    <w:rsid w:val="00BE71A8"/>
    <w:rsid w:val="00BF0095"/>
    <w:rsid w:val="00BF172C"/>
    <w:rsid w:val="00BF3453"/>
    <w:rsid w:val="00BF3E35"/>
    <w:rsid w:val="00BF50B7"/>
    <w:rsid w:val="00C02AC6"/>
    <w:rsid w:val="00C1107A"/>
    <w:rsid w:val="00C170BB"/>
    <w:rsid w:val="00C2140C"/>
    <w:rsid w:val="00C253A8"/>
    <w:rsid w:val="00C26D7E"/>
    <w:rsid w:val="00C34A47"/>
    <w:rsid w:val="00C40721"/>
    <w:rsid w:val="00C42BC7"/>
    <w:rsid w:val="00C43418"/>
    <w:rsid w:val="00C43E86"/>
    <w:rsid w:val="00C44AF0"/>
    <w:rsid w:val="00C51772"/>
    <w:rsid w:val="00C53521"/>
    <w:rsid w:val="00C562CE"/>
    <w:rsid w:val="00C57E43"/>
    <w:rsid w:val="00C60E6A"/>
    <w:rsid w:val="00C622EA"/>
    <w:rsid w:val="00C716B6"/>
    <w:rsid w:val="00C725FD"/>
    <w:rsid w:val="00C73A65"/>
    <w:rsid w:val="00C8538B"/>
    <w:rsid w:val="00C90951"/>
    <w:rsid w:val="00CA115C"/>
    <w:rsid w:val="00CA2466"/>
    <w:rsid w:val="00CA25E3"/>
    <w:rsid w:val="00CA70F0"/>
    <w:rsid w:val="00CB066E"/>
    <w:rsid w:val="00CB0C18"/>
    <w:rsid w:val="00CB2D60"/>
    <w:rsid w:val="00CB2EB3"/>
    <w:rsid w:val="00CB61EF"/>
    <w:rsid w:val="00CB679C"/>
    <w:rsid w:val="00CB7B8E"/>
    <w:rsid w:val="00CC57F9"/>
    <w:rsid w:val="00CD04BB"/>
    <w:rsid w:val="00CD187B"/>
    <w:rsid w:val="00CD1FFB"/>
    <w:rsid w:val="00CD2C70"/>
    <w:rsid w:val="00CD4B94"/>
    <w:rsid w:val="00CE07BE"/>
    <w:rsid w:val="00CE17D5"/>
    <w:rsid w:val="00CE3B8E"/>
    <w:rsid w:val="00CE41C4"/>
    <w:rsid w:val="00CF0837"/>
    <w:rsid w:val="00CF1643"/>
    <w:rsid w:val="00CF61A3"/>
    <w:rsid w:val="00D00E6A"/>
    <w:rsid w:val="00D06F1A"/>
    <w:rsid w:val="00D0703C"/>
    <w:rsid w:val="00D111A0"/>
    <w:rsid w:val="00D16025"/>
    <w:rsid w:val="00D203A3"/>
    <w:rsid w:val="00D2558F"/>
    <w:rsid w:val="00D268C8"/>
    <w:rsid w:val="00D31C9B"/>
    <w:rsid w:val="00D31F76"/>
    <w:rsid w:val="00D32605"/>
    <w:rsid w:val="00D35BA4"/>
    <w:rsid w:val="00D409C6"/>
    <w:rsid w:val="00D43D3B"/>
    <w:rsid w:val="00D4441D"/>
    <w:rsid w:val="00D61D76"/>
    <w:rsid w:val="00D62761"/>
    <w:rsid w:val="00D6499A"/>
    <w:rsid w:val="00D6673F"/>
    <w:rsid w:val="00D67D61"/>
    <w:rsid w:val="00D72CE8"/>
    <w:rsid w:val="00D762C1"/>
    <w:rsid w:val="00D76521"/>
    <w:rsid w:val="00D835E4"/>
    <w:rsid w:val="00D85E98"/>
    <w:rsid w:val="00D90194"/>
    <w:rsid w:val="00D904CB"/>
    <w:rsid w:val="00D9096F"/>
    <w:rsid w:val="00D930A0"/>
    <w:rsid w:val="00D9316D"/>
    <w:rsid w:val="00D952D1"/>
    <w:rsid w:val="00D95ABA"/>
    <w:rsid w:val="00D95D30"/>
    <w:rsid w:val="00D96AE0"/>
    <w:rsid w:val="00DB108B"/>
    <w:rsid w:val="00DB394E"/>
    <w:rsid w:val="00DB45A0"/>
    <w:rsid w:val="00DD0274"/>
    <w:rsid w:val="00DE58A9"/>
    <w:rsid w:val="00DF38B8"/>
    <w:rsid w:val="00DF7885"/>
    <w:rsid w:val="00E05F14"/>
    <w:rsid w:val="00E06B99"/>
    <w:rsid w:val="00E07A95"/>
    <w:rsid w:val="00E14694"/>
    <w:rsid w:val="00E161D5"/>
    <w:rsid w:val="00E21E46"/>
    <w:rsid w:val="00E226DB"/>
    <w:rsid w:val="00E2275D"/>
    <w:rsid w:val="00E23F1F"/>
    <w:rsid w:val="00E248F0"/>
    <w:rsid w:val="00E3450A"/>
    <w:rsid w:val="00E36D92"/>
    <w:rsid w:val="00E37012"/>
    <w:rsid w:val="00E37CAE"/>
    <w:rsid w:val="00E40E27"/>
    <w:rsid w:val="00E42F1F"/>
    <w:rsid w:val="00E43812"/>
    <w:rsid w:val="00E52B89"/>
    <w:rsid w:val="00E53A24"/>
    <w:rsid w:val="00E542DA"/>
    <w:rsid w:val="00E56094"/>
    <w:rsid w:val="00E56E42"/>
    <w:rsid w:val="00E60476"/>
    <w:rsid w:val="00E675AC"/>
    <w:rsid w:val="00E7273F"/>
    <w:rsid w:val="00E7749E"/>
    <w:rsid w:val="00E834AE"/>
    <w:rsid w:val="00E837FB"/>
    <w:rsid w:val="00E83D31"/>
    <w:rsid w:val="00E92228"/>
    <w:rsid w:val="00E9228A"/>
    <w:rsid w:val="00E96B8B"/>
    <w:rsid w:val="00EA7664"/>
    <w:rsid w:val="00EB78AA"/>
    <w:rsid w:val="00EC65D4"/>
    <w:rsid w:val="00EC6954"/>
    <w:rsid w:val="00EC7D46"/>
    <w:rsid w:val="00ED047F"/>
    <w:rsid w:val="00ED170A"/>
    <w:rsid w:val="00ED1F99"/>
    <w:rsid w:val="00ED76BD"/>
    <w:rsid w:val="00EE501F"/>
    <w:rsid w:val="00EE6A6D"/>
    <w:rsid w:val="00EF1AF8"/>
    <w:rsid w:val="00EF481A"/>
    <w:rsid w:val="00EF5CBA"/>
    <w:rsid w:val="00EF67A6"/>
    <w:rsid w:val="00F00F64"/>
    <w:rsid w:val="00F031BA"/>
    <w:rsid w:val="00F05236"/>
    <w:rsid w:val="00F05EE6"/>
    <w:rsid w:val="00F11BEE"/>
    <w:rsid w:val="00F14330"/>
    <w:rsid w:val="00F1598E"/>
    <w:rsid w:val="00F16774"/>
    <w:rsid w:val="00F20E12"/>
    <w:rsid w:val="00F231BC"/>
    <w:rsid w:val="00F25166"/>
    <w:rsid w:val="00F32EAA"/>
    <w:rsid w:val="00F37473"/>
    <w:rsid w:val="00F4036E"/>
    <w:rsid w:val="00F40BBA"/>
    <w:rsid w:val="00F40F3E"/>
    <w:rsid w:val="00F4319A"/>
    <w:rsid w:val="00F445B8"/>
    <w:rsid w:val="00F45879"/>
    <w:rsid w:val="00F5004E"/>
    <w:rsid w:val="00F52CF1"/>
    <w:rsid w:val="00F55934"/>
    <w:rsid w:val="00F56717"/>
    <w:rsid w:val="00F56723"/>
    <w:rsid w:val="00F62C54"/>
    <w:rsid w:val="00F62D03"/>
    <w:rsid w:val="00F636E9"/>
    <w:rsid w:val="00F65533"/>
    <w:rsid w:val="00F65CDB"/>
    <w:rsid w:val="00F66464"/>
    <w:rsid w:val="00F67962"/>
    <w:rsid w:val="00F67A06"/>
    <w:rsid w:val="00F71FE9"/>
    <w:rsid w:val="00F73BEE"/>
    <w:rsid w:val="00F75943"/>
    <w:rsid w:val="00F80DE9"/>
    <w:rsid w:val="00F82C59"/>
    <w:rsid w:val="00F84F86"/>
    <w:rsid w:val="00F86DBE"/>
    <w:rsid w:val="00F87B59"/>
    <w:rsid w:val="00F910D4"/>
    <w:rsid w:val="00F9394F"/>
    <w:rsid w:val="00F94633"/>
    <w:rsid w:val="00FA3948"/>
    <w:rsid w:val="00FA4B6F"/>
    <w:rsid w:val="00FA5A00"/>
    <w:rsid w:val="00FA601D"/>
    <w:rsid w:val="00FA6A7A"/>
    <w:rsid w:val="00FB032A"/>
    <w:rsid w:val="00FB07BD"/>
    <w:rsid w:val="00FB3005"/>
    <w:rsid w:val="00FC5627"/>
    <w:rsid w:val="00FC610C"/>
    <w:rsid w:val="00FC6F71"/>
    <w:rsid w:val="00FD5C2B"/>
    <w:rsid w:val="00FD5C81"/>
    <w:rsid w:val="00FF15E5"/>
    <w:rsid w:val="00FF49B8"/>
    <w:rsid w:val="00FF545B"/>
    <w:rsid w:val="00FF56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67403B"/>
  <w15:chartTrackingRefBased/>
  <w15:docId w15:val="{35AEF11F-F6ED-4B4C-890E-907BE6260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674"/>
    <w:pPr>
      <w:spacing w:after="120" w:line="240" w:lineRule="auto"/>
      <w:jc w:val="both"/>
    </w:pPr>
    <w:rPr>
      <w:rFonts w:ascii="Times New Roman" w:hAnsi="Times New Roman"/>
      <w:noProof/>
      <w:sz w:val="24"/>
      <w:lang w:val="id-ID"/>
    </w:rPr>
  </w:style>
  <w:style w:type="paragraph" w:styleId="Heading1">
    <w:name w:val="heading 1"/>
    <w:basedOn w:val="Normal"/>
    <w:next w:val="Normal"/>
    <w:link w:val="Heading1Char"/>
    <w:uiPriority w:val="9"/>
    <w:qFormat/>
    <w:rsid w:val="004E3C00"/>
    <w:pPr>
      <w:keepNext/>
      <w:keepLines/>
      <w:numPr>
        <w:numId w:val="2"/>
      </w:numPr>
      <w:spacing w:before="360"/>
      <w:jc w:val="left"/>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780F2F"/>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C6C72"/>
    <w:pPr>
      <w:keepNext/>
      <w:keepLines/>
      <w:numPr>
        <w:ilvl w:val="2"/>
        <w:numId w:val="2"/>
      </w:numPr>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80E"/>
    <w:pPr>
      <w:tabs>
        <w:tab w:val="center" w:pos="4680"/>
        <w:tab w:val="right" w:pos="9360"/>
      </w:tabs>
      <w:spacing w:after="0"/>
    </w:pPr>
    <w:rPr>
      <w:sz w:val="16"/>
    </w:rPr>
  </w:style>
  <w:style w:type="character" w:customStyle="1" w:styleId="HeaderChar">
    <w:name w:val="Header Char"/>
    <w:basedOn w:val="DefaultParagraphFont"/>
    <w:link w:val="Header"/>
    <w:uiPriority w:val="99"/>
    <w:rsid w:val="007E180E"/>
    <w:rPr>
      <w:rFonts w:ascii="Times New Roman" w:hAnsi="Times New Roman"/>
      <w:noProof/>
      <w:sz w:val="16"/>
      <w:lang w:val="id-ID"/>
    </w:rPr>
  </w:style>
  <w:style w:type="paragraph" w:styleId="Footer">
    <w:name w:val="footer"/>
    <w:basedOn w:val="Normal"/>
    <w:link w:val="FooterChar"/>
    <w:uiPriority w:val="99"/>
    <w:unhideWhenUsed/>
    <w:rsid w:val="00727E33"/>
    <w:pPr>
      <w:tabs>
        <w:tab w:val="center" w:pos="4680"/>
        <w:tab w:val="right" w:pos="9360"/>
      </w:tabs>
      <w:spacing w:after="0"/>
    </w:pPr>
  </w:style>
  <w:style w:type="character" w:customStyle="1" w:styleId="FooterChar">
    <w:name w:val="Footer Char"/>
    <w:basedOn w:val="DefaultParagraphFont"/>
    <w:link w:val="Footer"/>
    <w:uiPriority w:val="99"/>
    <w:rsid w:val="00727E33"/>
    <w:rPr>
      <w:noProof/>
      <w:lang w:val="id-ID"/>
    </w:rPr>
  </w:style>
  <w:style w:type="character" w:styleId="PlaceholderText">
    <w:name w:val="Placeholder Text"/>
    <w:basedOn w:val="DefaultParagraphFont"/>
    <w:uiPriority w:val="99"/>
    <w:semiHidden/>
    <w:rsid w:val="00727E33"/>
    <w:rPr>
      <w:color w:val="808080"/>
    </w:rPr>
  </w:style>
  <w:style w:type="character" w:customStyle="1" w:styleId="Heading1Char">
    <w:name w:val="Heading 1 Char"/>
    <w:basedOn w:val="DefaultParagraphFont"/>
    <w:link w:val="Heading1"/>
    <w:uiPriority w:val="9"/>
    <w:rsid w:val="004E3C00"/>
    <w:rPr>
      <w:rFonts w:ascii="Times New Roman" w:eastAsiaTheme="majorEastAsia" w:hAnsi="Times New Roman" w:cstheme="majorBidi"/>
      <w:b/>
      <w:noProof/>
      <w:sz w:val="24"/>
      <w:szCs w:val="32"/>
      <w:lang w:val="id-ID"/>
    </w:rPr>
  </w:style>
  <w:style w:type="character" w:customStyle="1" w:styleId="Heading2Char">
    <w:name w:val="Heading 2 Char"/>
    <w:basedOn w:val="DefaultParagraphFont"/>
    <w:link w:val="Heading2"/>
    <w:uiPriority w:val="9"/>
    <w:rsid w:val="00780F2F"/>
    <w:rPr>
      <w:rFonts w:ascii="Times New Roman" w:eastAsiaTheme="majorEastAsia" w:hAnsi="Times New Roman" w:cstheme="majorBidi"/>
      <w:b/>
      <w:noProof/>
      <w:sz w:val="24"/>
      <w:szCs w:val="26"/>
      <w:lang w:val="id-ID"/>
    </w:rPr>
  </w:style>
  <w:style w:type="character" w:customStyle="1" w:styleId="Heading3Char">
    <w:name w:val="Heading 3 Char"/>
    <w:basedOn w:val="DefaultParagraphFont"/>
    <w:link w:val="Heading3"/>
    <w:uiPriority w:val="9"/>
    <w:rsid w:val="007C6C72"/>
    <w:rPr>
      <w:rFonts w:ascii="Times New Roman" w:eastAsiaTheme="majorEastAsia" w:hAnsi="Times New Roman" w:cstheme="majorBidi"/>
      <w:b/>
      <w:noProof/>
      <w:sz w:val="24"/>
      <w:szCs w:val="24"/>
      <w:lang w:val="id-ID"/>
    </w:rPr>
  </w:style>
  <w:style w:type="paragraph" w:customStyle="1" w:styleId="Gambar">
    <w:name w:val="Gambar"/>
    <w:basedOn w:val="Normal"/>
    <w:qFormat/>
    <w:rsid w:val="007C6C72"/>
    <w:pPr>
      <w:jc w:val="center"/>
    </w:pPr>
    <w:rPr>
      <w:lang w:val="en-US"/>
    </w:rPr>
  </w:style>
  <w:style w:type="paragraph" w:styleId="Caption">
    <w:name w:val="caption"/>
    <w:basedOn w:val="Normal"/>
    <w:next w:val="Normal"/>
    <w:uiPriority w:val="35"/>
    <w:unhideWhenUsed/>
    <w:qFormat/>
    <w:rsid w:val="008C4605"/>
    <w:pPr>
      <w:spacing w:after="200"/>
      <w:jc w:val="center"/>
    </w:pPr>
    <w:rPr>
      <w:iCs/>
      <w:sz w:val="22"/>
      <w:szCs w:val="18"/>
    </w:rPr>
  </w:style>
  <w:style w:type="paragraph" w:styleId="ListParagraph">
    <w:name w:val="List Paragraph"/>
    <w:basedOn w:val="Normal"/>
    <w:uiPriority w:val="34"/>
    <w:qFormat/>
    <w:rsid w:val="00692B40"/>
    <w:pPr>
      <w:numPr>
        <w:numId w:val="15"/>
      </w:numPr>
      <w:spacing w:line="259" w:lineRule="auto"/>
      <w:ind w:left="567" w:hanging="567"/>
      <w:contextualSpacing/>
    </w:pPr>
  </w:style>
  <w:style w:type="paragraph" w:customStyle="1" w:styleId="JudulEng">
    <w:name w:val="JudulEng"/>
    <w:next w:val="JudulBhs"/>
    <w:qFormat/>
    <w:rsid w:val="003B11F3"/>
    <w:pPr>
      <w:spacing w:after="0"/>
    </w:pPr>
    <w:rPr>
      <w:rFonts w:ascii="Times New Roman" w:eastAsiaTheme="majorEastAsia" w:hAnsi="Times New Roman" w:cstheme="majorBidi"/>
      <w:b/>
      <w:i/>
      <w:noProof/>
      <w:sz w:val="28"/>
      <w:szCs w:val="32"/>
    </w:rPr>
  </w:style>
  <w:style w:type="paragraph" w:customStyle="1" w:styleId="JudulBhs">
    <w:name w:val="JudulBhs"/>
    <w:basedOn w:val="Normal"/>
    <w:qFormat/>
    <w:rsid w:val="003B11F3"/>
    <w:pPr>
      <w:spacing w:after="360"/>
    </w:pPr>
  </w:style>
  <w:style w:type="paragraph" w:customStyle="1" w:styleId="Penulis">
    <w:name w:val="Penulis"/>
    <w:qFormat/>
    <w:rsid w:val="003B11F3"/>
    <w:pPr>
      <w:spacing w:after="0"/>
    </w:pPr>
    <w:rPr>
      <w:rFonts w:ascii="Times New Roman" w:eastAsiaTheme="majorEastAsia" w:hAnsi="Times New Roman" w:cstheme="majorBidi"/>
      <w:b/>
      <w:noProof/>
      <w:sz w:val="24"/>
      <w:szCs w:val="32"/>
    </w:rPr>
  </w:style>
  <w:style w:type="paragraph" w:customStyle="1" w:styleId="Abstract">
    <w:name w:val="Abstract"/>
    <w:qFormat/>
    <w:rsid w:val="003357EB"/>
    <w:rPr>
      <w:rFonts w:ascii="Times New Roman" w:eastAsiaTheme="majorEastAsia" w:hAnsi="Times New Roman" w:cstheme="majorBidi"/>
      <w:i/>
      <w:noProof/>
      <w:sz w:val="24"/>
      <w:szCs w:val="32"/>
    </w:rPr>
  </w:style>
  <w:style w:type="table" w:styleId="TableGrid">
    <w:name w:val="Table Grid"/>
    <w:basedOn w:val="TableNormal"/>
    <w:uiPriority w:val="39"/>
    <w:rsid w:val="009E5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004E"/>
    <w:rPr>
      <w:color w:val="0563C1" w:themeColor="hyperlink"/>
      <w:u w:val="single"/>
    </w:rPr>
  </w:style>
  <w:style w:type="character" w:styleId="UnresolvedMention">
    <w:name w:val="Unresolved Mention"/>
    <w:basedOn w:val="DefaultParagraphFont"/>
    <w:uiPriority w:val="99"/>
    <w:semiHidden/>
    <w:unhideWhenUsed/>
    <w:rsid w:val="00F5004E"/>
    <w:rPr>
      <w:color w:val="605E5C"/>
      <w:shd w:val="clear" w:color="auto" w:fill="E1DFDD"/>
    </w:rPr>
  </w:style>
  <w:style w:type="paragraph" w:customStyle="1" w:styleId="Afiliasi">
    <w:name w:val="Afiliasi"/>
    <w:basedOn w:val="Penulis"/>
    <w:qFormat/>
    <w:rsid w:val="003357EB"/>
    <w:rPr>
      <w:b w:val="0"/>
      <w:bCs/>
    </w:rPr>
  </w:style>
  <w:style w:type="paragraph" w:customStyle="1" w:styleId="Abstrak">
    <w:name w:val="Abstrak"/>
    <w:basedOn w:val="Abstract"/>
    <w:qFormat/>
    <w:rsid w:val="003357EB"/>
    <w:pPr>
      <w:spacing w:after="0" w:line="240" w:lineRule="auto"/>
    </w:pPr>
    <w:rPr>
      <w:i w:val="0"/>
      <w:iCs/>
    </w:rPr>
  </w:style>
  <w:style w:type="paragraph" w:customStyle="1" w:styleId="Info">
    <w:name w:val="Info"/>
    <w:basedOn w:val="Abstract"/>
    <w:qFormat/>
    <w:rsid w:val="00227376"/>
    <w:pPr>
      <w:spacing w:after="0" w:line="240" w:lineRule="auto"/>
    </w:pPr>
    <w:rPr>
      <w:sz w:val="20"/>
      <w:szCs w:val="28"/>
    </w:rPr>
  </w:style>
  <w:style w:type="paragraph" w:customStyle="1" w:styleId="Tabel">
    <w:name w:val="Tabel"/>
    <w:basedOn w:val="Normal"/>
    <w:qFormat/>
    <w:rsid w:val="003B3675"/>
    <w:rPr>
      <w:lang w:val="en-US"/>
    </w:rPr>
  </w:style>
  <w:style w:type="paragraph" w:customStyle="1" w:styleId="HeadingTabel">
    <w:name w:val="HeadingTabel"/>
    <w:basedOn w:val="Tabel"/>
    <w:qFormat/>
    <w:rsid w:val="008C4605"/>
    <w:pPr>
      <w:spacing w:after="0"/>
      <w:jc w:val="left"/>
    </w:pPr>
    <w:rPr>
      <w:b/>
      <w:bCs/>
      <w:sz w:val="20"/>
    </w:rPr>
  </w:style>
  <w:style w:type="paragraph" w:customStyle="1" w:styleId="IsiTabel">
    <w:name w:val="IsiTabel"/>
    <w:basedOn w:val="Tabel"/>
    <w:qFormat/>
    <w:rsid w:val="008C4605"/>
    <w:pPr>
      <w:spacing w:after="0"/>
    </w:pPr>
    <w:rPr>
      <w:sz w:val="20"/>
      <w:szCs w:val="20"/>
    </w:rPr>
  </w:style>
  <w:style w:type="paragraph" w:customStyle="1" w:styleId="persamaan">
    <w:name w:val="persamaan"/>
    <w:basedOn w:val="Normal"/>
    <w:qFormat/>
    <w:rsid w:val="00596DB2"/>
    <w:pPr>
      <w:tabs>
        <w:tab w:val="right" w:pos="9356"/>
      </w:tabs>
      <w:spacing w:before="120"/>
      <w:ind w:left="284"/>
    </w:pPr>
    <w:rPr>
      <w:rFonts w:eastAsiaTheme="minorEastAsia"/>
      <w:lang w:val="en-US"/>
    </w:rPr>
  </w:style>
  <w:style w:type="table" w:styleId="PlainTable2">
    <w:name w:val="Plain Table 2"/>
    <w:basedOn w:val="TableNormal"/>
    <w:uiPriority w:val="42"/>
    <w:rsid w:val="00867E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74A4C-7280-40BA-9214-9E1C091DA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TotalTime>
  <Pages>12</Pages>
  <Words>7264</Words>
  <Characters>41410</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PANDUAN SPADA WIMAYA upN “vETERAN” yOGYAKARTA</vt:lpstr>
    </vt:vector>
  </TitlesOfParts>
  <Company/>
  <LinksUpToDate>false</LinksUpToDate>
  <CharactersWithSpaces>48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SPADA WIMAYA upN “vETERAN” yOGYAKARTA</dc:title>
  <dc:subject/>
  <dc:creator>Sylvert Tahalea</dc:creator>
  <cp:keywords/>
  <dc:description/>
  <cp:lastModifiedBy>Reo Sahobby</cp:lastModifiedBy>
  <cp:revision>734</cp:revision>
  <cp:lastPrinted>2021-12-06T08:12:00Z</cp:lastPrinted>
  <dcterms:created xsi:type="dcterms:W3CDTF">2021-11-02T11:22:00Z</dcterms:created>
  <dcterms:modified xsi:type="dcterms:W3CDTF">2021-12-06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ieee</vt:lpwstr>
  </property>
</Properties>
</file>